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07AC" w:rsidRPr="00A207AC" w:rsidRDefault="00A207AC" w:rsidP="00A207AC">
      <w:pPr>
        <w:rPr>
          <w:sz w:val="28"/>
        </w:rPr>
      </w:pPr>
      <w:r w:rsidRPr="00A207AC">
        <w:rPr>
          <w:b/>
          <w:sz w:val="28"/>
        </w:rPr>
        <w:t>Model Specification</w:t>
      </w:r>
    </w:p>
    <w:p w:rsidR="00A207AC" w:rsidRPr="00A207AC" w:rsidRDefault="00A207AC" w:rsidP="00A207AC">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download at </w:t>
      </w:r>
      <w:hyperlink r:id="rId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B941A2" w:rsidRDefault="00A207AC" w:rsidP="00A207AC">
      <w:r>
        <w:t xml:space="preserve">Individuals in the model exist in susceptible, exposed, and infectious states, with individuals returning to the susceptible state immediately upon clearance of an infection.  </w:t>
      </w:r>
      <w:r w:rsidR="00B941A2">
        <w:t>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00B941A2" w:rsidRPr="00B941A2">
        <w:rPr>
          <w:b/>
        </w:rPr>
        <w:t>α</w:t>
      </w:r>
      <w:r w:rsidR="00B941A2">
        <w:t>), which modulates the probability of infection given exposure to infectivity, and applies in the susceptible state; and transmission-moderating immunity (</w:t>
      </w:r>
      <w:r w:rsidR="00B941A2" w:rsidRPr="00B941A2">
        <w:rPr>
          <w:b/>
        </w:rPr>
        <w:t>τ</w:t>
      </w:r>
      <w:r w:rsidR="00B941A2">
        <w:t xml:space="preserve">), which reduces the infectivity of an infectious individual.  Both </w:t>
      </w:r>
      <w:r w:rsidR="00B941A2" w:rsidRPr="00B941A2">
        <w:rPr>
          <w:b/>
        </w:rPr>
        <w:t>α</w:t>
      </w:r>
      <w:r w:rsidR="00B941A2">
        <w:rPr>
          <w:b/>
        </w:rPr>
        <w:t xml:space="preserve"> </w:t>
      </w:r>
      <w:r w:rsidR="00B941A2">
        <w:t xml:space="preserve">and </w:t>
      </w:r>
      <w:r w:rsidR="00B941A2" w:rsidRPr="00B941A2">
        <w:rPr>
          <w:b/>
        </w:rPr>
        <w:t>τ</w:t>
      </w:r>
      <w:r w:rsidR="00B941A2">
        <w:rPr>
          <w:b/>
        </w:rPr>
        <w:t xml:space="preserve"> </w:t>
      </w:r>
      <w:r w:rsidR="00B941A2">
        <w:t xml:space="preserve">are defined on [0, 1], and are defined such that a completely naïve individual has both properties equal to 1.  At </w:t>
      </w:r>
      <w:r w:rsidR="00B941A2" w:rsidRPr="00B941A2">
        <w:rPr>
          <w:b/>
        </w:rPr>
        <w:t>α</w:t>
      </w:r>
      <w:r w:rsidR="00B941A2" w:rsidRPr="00B941A2">
        <w:t>=0</w:t>
      </w:r>
      <w:r w:rsidR="00B941A2">
        <w:t xml:space="preserve">, an individual cannot be infected by any amount of exposure; at </w:t>
      </w:r>
      <w:r w:rsidR="00B941A2" w:rsidRPr="00B941A2">
        <w:rPr>
          <w:b/>
        </w:rPr>
        <w:t>τ</w:t>
      </w:r>
      <w:r w:rsidR="00B941A2" w:rsidRPr="00B941A2">
        <w:t>=0</w:t>
      </w:r>
      <w:r w:rsidR="00B941A2">
        <w:t xml:space="preserve">, an individual who becomes infected will not shed. </w:t>
      </w:r>
    </w:p>
    <w:p w:rsidR="001E23D9" w:rsidRPr="005D5906" w:rsidRDefault="001E23D9" w:rsidP="00A207AC">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 xml:space="preserve">parameters stack multiplicatively; these parameters thus aim to model a per-infection effect on acquisition- and transmission-modulating immunity.  </w:t>
      </w:r>
      <w:r w:rsidR="00072AAC">
        <w:t>I</w:t>
      </w:r>
      <w:r w:rsidR="00151ECC">
        <w:t xml:space="preserve">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w:t>
      </w:r>
      <w:r w:rsidR="005D5906">
        <w:t xml:space="preserve">As noted in the main text, </w:t>
      </w:r>
      <w:r w:rsidR="000A5003">
        <w:t>current support for an incremental</w:t>
      </w:r>
      <w:r w:rsidR="005D5906">
        <w:t xml:space="preserve"> effect </w:t>
      </w:r>
      <w:r w:rsidR="000A5003">
        <w:t xml:space="preserve">of additional IPV doses </w:t>
      </w:r>
      <w:r w:rsidR="005D5906">
        <w:t xml:space="preserve">on </w:t>
      </w:r>
      <w:r w:rsidR="000A5003">
        <w:t xml:space="preserve">the </w:t>
      </w:r>
      <w:r w:rsidR="005D5906">
        <w:t xml:space="preserve">mucosal immunity </w:t>
      </w:r>
      <w:r w:rsidR="000A5003">
        <w:t>of</w:t>
      </w:r>
      <w:r w:rsidR="005D5906">
        <w:t xml:space="preserve"> </w:t>
      </w:r>
      <w:proofErr w:type="spellStart"/>
      <w:r w:rsidR="005D5906">
        <w:t>bOPV</w:t>
      </w:r>
      <w:proofErr w:type="spellEnd"/>
      <w:r w:rsidR="005D5906">
        <w:t>-exposed, OPV2-naïve children</w:t>
      </w:r>
      <w:r w:rsidR="000A5003">
        <w:t xml:space="preserve"> is not immediately apparent from the published literature. One recent study supports a dose-dependent effect while another finds no difference, though the two studies are in different settings and use different schedules</w:t>
      </w:r>
      <w:r w:rsidR="005D5906">
        <w:t>.</w:t>
      </w:r>
      <w:r w:rsidR="000A5003">
        <w:fldChar w:fldCharType="begin" w:fldLock="1"/>
      </w:r>
      <w:r w:rsidR="000A5003">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lt;sup&gt;1,2&lt;/sup&gt;", "plainTextFormattedCitation" : "1,2" }, "properties" : { "noteIndex" : 0 }, "schema" : "https://github.com/citation-style-language/schema/raw/master/csl-citation.json" }</w:instrText>
      </w:r>
      <w:r w:rsidR="000A5003">
        <w:fldChar w:fldCharType="separate"/>
      </w:r>
      <w:r w:rsidR="000A5003" w:rsidRPr="000A5003">
        <w:rPr>
          <w:noProof/>
          <w:vertAlign w:val="superscript"/>
        </w:rPr>
        <w:t>1,2</w:t>
      </w:r>
      <w:r w:rsidR="000A5003">
        <w:fldChar w:fldCharType="end"/>
      </w:r>
      <w:r w:rsidR="005D5906">
        <w:t xml:space="preserve">  This model does in fact implement a dose-dependent response, as it is simpler to implement and it should not affect the results - only a single dose of IPV in RI is modeled and compared against zero doses.  A small subset of children in the model may receive the RI IPV, be missed by the subsequent OPV campaigns, but receive a second dose of IPV in outbreak response; this cohort is sufficiently small that its effects are overwhelmed by the uncertainties in other model features (Sabin 2 R</w:t>
      </w:r>
      <w:r w:rsidR="005D5906">
        <w:rPr>
          <w:vertAlign w:val="subscript"/>
        </w:rPr>
        <w:t>0</w:t>
      </w:r>
      <w:r w:rsidR="005D5906">
        <w:t xml:space="preserve">, overall demographics of immunity, migration rates and connections).  </w:t>
      </w:r>
    </w:p>
    <w:p w:rsidR="00A207AC" w:rsidRPr="00A207AC" w:rsidRDefault="00A207AC" w:rsidP="00A207AC">
      <w:r w:rsidRPr="00A207AC">
        <w:lastRenderedPageBreak/>
        <w:t>The infectious and incubation periods (γ and σ, respectively) were modeled using constant times spent in a compartment, rather than the exponential distribution implied by the rate parameters</w:t>
      </w:r>
      <w:r>
        <w:t xml:space="preserve"> in a standard 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rsidR="00A15A1B">
        <w:fldChar w:fldCharType="begin" w:fldLock="1"/>
      </w:r>
      <w:r w:rsidR="000A5003">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rsidR="00A15A1B">
        <w:fldChar w:fldCharType="separate"/>
      </w:r>
      <w:r w:rsidR="000A5003" w:rsidRPr="000A5003">
        <w:rPr>
          <w:noProof/>
          <w:vertAlign w:val="superscript"/>
        </w:rPr>
        <w:t>3</w:t>
      </w:r>
      <w:r w:rsidR="00A15A1B">
        <w:fldChar w:fldCharType="end"/>
      </w:r>
      <w:r w:rsidRPr="00A207AC">
        <w:t xml:space="preserve">.  </w:t>
      </w:r>
      <w:r w:rsidR="002D7CA8">
        <w:t xml:space="preserve"> The model tracks only 0-5 year olds, as ~98% of all cVDPV2 paralysis cases in the AFRO region have arisen in this cohort.</w:t>
      </w:r>
      <w:r w:rsidR="00C0563C">
        <w:fldChar w:fldCharType="begin" w:fldLock="1"/>
      </w:r>
      <w:r w:rsidR="000A5003">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4&lt;/sup&gt;", "plainTextFormattedCitation" : "4", "previouslyFormattedCitation" : "&lt;sup&gt;2&lt;/sup&gt;" }, "properties" : { "noteIndex" : 0 }, "schema" : "https://github.com/citation-style-language/schema/raw/master/csl-citation.json" }</w:instrText>
      </w:r>
      <w:r w:rsidR="00C0563C">
        <w:fldChar w:fldCharType="separate"/>
      </w:r>
      <w:r w:rsidR="000A5003" w:rsidRPr="000A5003">
        <w:rPr>
          <w:noProof/>
          <w:vertAlign w:val="superscript"/>
        </w:rPr>
        <w:t>4</w:t>
      </w:r>
      <w:r w:rsidR="00C0563C">
        <w:fldChar w:fldCharType="end"/>
      </w:r>
      <w:r w:rsidR="002D7CA8">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w:t>
      </w:r>
      <w:r w:rsidR="00A15A1B">
        <w:t>per year</w:t>
      </w:r>
      <w:r w:rsidR="00A15A1B">
        <w:fldChar w:fldCharType="begin" w:fldLock="1"/>
      </w:r>
      <w:r w:rsidR="000A5003">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rsidR="00A15A1B">
        <w:fldChar w:fldCharType="separate"/>
      </w:r>
      <w:r w:rsidR="000A5003" w:rsidRPr="000A5003">
        <w:rPr>
          <w:noProof/>
          <w:vertAlign w:val="superscript"/>
        </w:rPr>
        <w:t>3</w:t>
      </w:r>
      <w:r w:rsidR="00A15A1B">
        <w:fldChar w:fldCharType="end"/>
      </w:r>
      <w:r w:rsidR="00A15A1B">
        <w:t>.</w:t>
      </w:r>
    </w:p>
    <w:p w:rsidR="00A207AC" w:rsidRDefault="00A207AC" w:rsidP="00A207AC">
      <w:r w:rsidRPr="00A207AC">
        <w:t>The model includes a linear rising exp</w:t>
      </w:r>
      <w:r w:rsidR="00CE17CE">
        <w:t>osure to infectiousness with age.  This term is based on previous work modeling WPV1 paralysis cases in Kano state, Nigeria (reference), where the number of paralysis c</w:t>
      </w:r>
      <w:r w:rsidR="002D7CA8">
        <w:t xml:space="preserve">ases peaked at 2 years of age, and the age distribution of cVDPV2 cases in AFRO exhibits a similar shape.  </w:t>
      </w:r>
      <w:r w:rsidR="00CE17CE">
        <w:t>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rsidR="009C67B9">
        <w:t>Individual susceptibility vs. age is governed by the following equation:</w:t>
      </w:r>
    </w:p>
    <w:p w:rsidR="009C67B9" w:rsidRPr="009C67B9" w:rsidRDefault="00C91FCC" w:rsidP="009C67B9">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9C67B9" w:rsidRDefault="00533CA4" w:rsidP="00A207AC">
      <w:r>
        <w:t>Secondary infections arising from individual campaigns are not separately tracked, preventing the tracking of separate VDPV lineages undergoing independent reversion.  R</w:t>
      </w:r>
      <w:r w:rsidR="009C67B9">
        <w:t>ather, infectivity is described as a function of time, held constant through the initial campaigns in the outbreak response and beginning to rise after the final campaign:</w:t>
      </w:r>
    </w:p>
    <w:p w:rsidR="009C67B9" w:rsidRPr="009C67B9" w:rsidRDefault="00C91FCC" w:rsidP="009C67B9">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A207AC" w:rsidRPr="00840C9E" w:rsidRDefault="00A207AC" w:rsidP="00840C9E">
      <w:pPr>
        <w:autoSpaceDE w:val="0"/>
        <w:autoSpaceDN w:val="0"/>
        <w:adjustRightInd w:val="0"/>
        <w:spacing w:after="0" w:line="240" w:lineRule="auto"/>
        <w:rPr>
          <w:rFonts w:cs="Courier New"/>
          <w:color w:val="000000" w:themeColor="text1"/>
          <w:sz w:val="28"/>
          <w:szCs w:val="24"/>
        </w:rPr>
      </w:pPr>
      <w:r w:rsidRPr="00A207AC">
        <w:t xml:space="preserve">Individuals of any disease state and age migrate between </w:t>
      </w:r>
      <w:proofErr w:type="spellStart"/>
      <w:r w:rsidRPr="00A207AC">
        <w:t>metapopulations</w:t>
      </w:r>
      <w:proofErr w:type="spellEnd"/>
      <w:r w:rsidRPr="00A207AC">
        <w:t xml:space="preserve"> (nodes)</w:t>
      </w:r>
      <w:r w:rsidR="00CE17CE">
        <w:t xml:space="preserve">, which represent AdminL1 (provinces) of </w:t>
      </w:r>
      <w:r w:rsidR="00840C9E">
        <w:t>16</w:t>
      </w:r>
      <w:r w:rsidR="00CE17CE">
        <w:t xml:space="preserve"> West African countries</w:t>
      </w:r>
      <w:r w:rsidR="00840C9E">
        <w:t xml:space="preserve"> (</w:t>
      </w:r>
      <w:r w:rsidR="00840C9E" w:rsidRPr="00840C9E">
        <w:rPr>
          <w:rFonts w:cs="Courier New"/>
          <w:color w:val="000000" w:themeColor="text1"/>
          <w:szCs w:val="20"/>
        </w:rPr>
        <w:t xml:space="preserve">Senegal, Mauritania, Sierra Leone, Guinea, Liberia, </w:t>
      </w:r>
      <w:r w:rsidR="00840C9E">
        <w:rPr>
          <w:rFonts w:cs="Courier New"/>
          <w:color w:val="000000" w:themeColor="text1"/>
          <w:szCs w:val="20"/>
        </w:rPr>
        <w:t>Cote d’Ivoire,</w:t>
      </w:r>
      <w:r w:rsidR="00840C9E" w:rsidRPr="00840C9E">
        <w:rPr>
          <w:rFonts w:cs="Courier New"/>
          <w:color w:val="000000" w:themeColor="text1"/>
          <w:szCs w:val="20"/>
        </w:rPr>
        <w:t xml:space="preserve"> Mali, Burkina Faso, Ghana, Togo, Benin, Niger, Nigeria, Cameroon, Chad, Central African Republic</w:t>
      </w:r>
      <w:r w:rsidR="00840C9E">
        <w:t>)</w:t>
      </w:r>
      <w:r w:rsidRPr="00A207AC">
        <w:t>.</w:t>
      </w:r>
      <w:r w:rsidR="0009078D">
        <w:t xml:space="preserve">  </w:t>
      </w:r>
      <w:r w:rsidRPr="00A207AC">
        <w:t xml:space="preserve">  The infection process in a given node and at a given </w:t>
      </w:r>
      <w:proofErr w:type="spellStart"/>
      <w:r w:rsidRPr="00A207AC">
        <w:t>timestep</w:t>
      </w:r>
      <w:proofErr w:type="spellEnd"/>
      <w:r w:rsidRPr="00A207AC">
        <w:t xml:space="preserve"> is governed by individuals in that node at that </w:t>
      </w:r>
      <w:proofErr w:type="spellStart"/>
      <w:r w:rsidRPr="00A207AC">
        <w:t>timestep</w:t>
      </w:r>
      <w:proofErr w:type="spellEnd"/>
      <w:r w:rsidRPr="00A207AC">
        <w:t xml:space="preserve"> only.  Individuals migrate between nodes (from a home node </w:t>
      </w:r>
      <w:proofErr w:type="spellStart"/>
      <w:r w:rsidRPr="00A207AC">
        <w:rPr>
          <w:i/>
        </w:rPr>
        <w:t>i</w:t>
      </w:r>
      <w:proofErr w:type="spellEnd"/>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007992" w:rsidRPr="009C67B9" w:rsidRDefault="00C91FCC"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007992" w:rsidRPr="00007992" w:rsidRDefault="00305062" w:rsidP="00A207AC">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r w:rsidR="00A15A1B">
        <w:rPr>
          <w:rFonts w:eastAsiaTheme="minorEastAsia"/>
        </w:rPr>
        <w:t>.</w:t>
      </w:r>
    </w:p>
    <w:p w:rsidR="00A207AC" w:rsidRPr="00A207AC" w:rsidRDefault="00A207AC" w:rsidP="00A207AC">
      <w:r w:rsidRPr="00A207AC">
        <w:rPr>
          <w:b/>
        </w:rPr>
        <w:t>Individual-level transitions</w:t>
      </w:r>
    </w:p>
    <w:p w:rsidR="00007992" w:rsidRDefault="00A207AC" w:rsidP="00E52227">
      <w:r w:rsidRPr="00A207AC">
        <w:lastRenderedPageBreak/>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proofErr w:type="spellStart"/>
      <w:r w:rsidRPr="00A207AC">
        <w:rPr>
          <w:i/>
        </w:rPr>
        <w:t>t</w:t>
      </w:r>
      <w:r w:rsidRPr="00A207AC">
        <w:rPr>
          <w:i/>
          <w:vertAlign w:val="subscript"/>
        </w:rPr>
        <w:t>X</w:t>
      </w:r>
      <w:proofErr w:type="spellEnd"/>
      <w:r w:rsidRPr="00A207AC">
        <w:rPr>
          <w:i/>
        </w:rPr>
        <w:t>,</w:t>
      </w:r>
      <w:r w:rsidRPr="00A207AC">
        <w:t xml:space="preserve"> home node </w:t>
      </w:r>
      <w:proofErr w:type="spellStart"/>
      <w:r w:rsidRPr="00A207AC">
        <w:rPr>
          <w:i/>
        </w:rPr>
        <w:t>i</w:t>
      </w:r>
      <w:proofErr w:type="spellEnd"/>
      <w:r w:rsidRPr="00A207AC">
        <w:t xml:space="preserve">, current node </w:t>
      </w:r>
      <w:r w:rsidRPr="00A207AC">
        <w:rPr>
          <w:i/>
        </w:rPr>
        <w:t>j</w:t>
      </w:r>
      <w:r w:rsidR="004E4643">
        <w:rPr>
          <w:i/>
        </w:rPr>
        <w:t>,</w:t>
      </w:r>
      <w:r w:rsidR="004E4643">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rsidR="004E4643">
        <w:t xml:space="preserve">  </w:t>
      </w:r>
    </w:p>
    <w:p w:rsidR="00A207AC" w:rsidRPr="00A207AC" w:rsidRDefault="004E4643" w:rsidP="00A207AC">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w:t>
      </w:r>
      <w:r w:rsidR="000C101C">
        <w:rPr>
          <w:rFonts w:eastAsiaTheme="minorEastAsia"/>
        </w:rPr>
        <w:t>g</w:t>
      </w:r>
      <w:r>
        <w:rPr>
          <w:rFonts w:eastAsiaTheme="minorEastAsia"/>
        </w:rPr>
        <w:t>e in a given transition will be suppressed</w:t>
      </w:r>
      <w:r w:rsidR="00E52227">
        <w:rPr>
          <w:rFonts w:eastAsiaTheme="minorEastAsia"/>
        </w:rPr>
        <w:t xml:space="preserve">.  </w:t>
      </w:r>
      <w:r w:rsidR="00EE2918">
        <w:rPr>
          <w:i/>
        </w:rPr>
        <w:t xml:space="preserve">S, E, </w:t>
      </w:r>
      <w:r w:rsidR="00EE2918">
        <w:t xml:space="preserve">and </w:t>
      </w:r>
      <w:r w:rsidR="00EE2918">
        <w:rPr>
          <w:i/>
        </w:rPr>
        <w:t xml:space="preserve">I </w:t>
      </w:r>
      <w:r w:rsidR="00E52227" w:rsidRPr="00A207AC">
        <w:t xml:space="preserve">without subscripts </w:t>
      </w:r>
      <w:r w:rsidR="00E52227">
        <w:t xml:space="preserve">will </w:t>
      </w:r>
      <w:r w:rsidR="00E52227" w:rsidRPr="00A207AC">
        <w:t xml:space="preserve">indicate </w:t>
      </w:r>
      <w:r w:rsidR="00EE2918">
        <w:t>an individual’s disease state</w:t>
      </w:r>
      <w:r w:rsidR="00E52227" w:rsidRPr="00A207AC">
        <w:t xml:space="preserve">, and with subscripts </w:t>
      </w:r>
      <w:r w:rsidR="00E52227" w:rsidRPr="00A207AC">
        <w:rPr>
          <w:i/>
        </w:rPr>
        <w:t>j</w:t>
      </w:r>
      <w:r w:rsidR="00E52227" w:rsidRPr="00A207AC">
        <w:t xml:space="preserve"> </w:t>
      </w:r>
      <w:r w:rsidR="00E52227">
        <w:t xml:space="preserve">will </w:t>
      </w:r>
      <w:r w:rsidR="00E52227" w:rsidRPr="00A207AC">
        <w:t xml:space="preserve">indicate the total population in state </w:t>
      </w:r>
      <w:r w:rsidR="00E52227" w:rsidRPr="00A207AC">
        <w:rPr>
          <w:i/>
        </w:rPr>
        <w:t>X</w:t>
      </w:r>
      <w:r w:rsidR="00E52227" w:rsidRPr="00A207AC">
        <w:t xml:space="preserve"> in node </w:t>
      </w:r>
      <w:r w:rsidR="00E52227" w:rsidRPr="00A207AC">
        <w:rPr>
          <w:i/>
        </w:rPr>
        <w:t>j</w:t>
      </w:r>
      <w:r w:rsidR="00E52227" w:rsidRPr="00A207AC">
        <w:t xml:space="preserve">. </w:t>
      </w:r>
      <w:proofErr w:type="spellStart"/>
      <w:r w:rsidR="00E52227" w:rsidRPr="00A207AC">
        <w:rPr>
          <w:i/>
        </w:rPr>
        <w:t>N</w:t>
      </w:r>
      <w:r w:rsidR="00E52227" w:rsidRPr="00A207AC">
        <w:rPr>
          <w:i/>
        </w:rPr>
        <w:softHyphen/>
      </w:r>
      <w:r w:rsidR="00E52227" w:rsidRPr="00A207AC">
        <w:rPr>
          <w:i/>
          <w:vertAlign w:val="subscript"/>
        </w:rPr>
        <w:t>j</w:t>
      </w:r>
      <w:proofErr w:type="spellEnd"/>
      <w:r w:rsidR="00E52227" w:rsidRPr="00A207AC">
        <w:rPr>
          <w:i/>
        </w:rPr>
        <w:t xml:space="preserve"> </w:t>
      </w:r>
      <w:r w:rsidR="00E52227" w:rsidRPr="00A207AC">
        <w:t xml:space="preserve">indicates the total population of node </w:t>
      </w:r>
      <w:r w:rsidR="00E52227" w:rsidRPr="00A207AC">
        <w:rPr>
          <w:i/>
        </w:rPr>
        <w:t>j</w:t>
      </w:r>
      <w:r w:rsidR="00E52227" w:rsidRPr="00A207AC">
        <w:t xml:space="preserve">.  </w:t>
      </w:r>
    </w:p>
    <w:p w:rsidR="00A207AC" w:rsidRDefault="00A207AC" w:rsidP="00A207AC">
      <w:r w:rsidRPr="00A207AC">
        <w:t xml:space="preserve">The first transition in a given </w:t>
      </w:r>
      <w:proofErr w:type="spellStart"/>
      <w:r w:rsidRPr="00A207AC">
        <w:t>timestep</w:t>
      </w:r>
      <w:proofErr w:type="spellEnd"/>
      <w:r w:rsidRPr="00A207AC">
        <w:t xml:space="preserve"> is aging:</w:t>
      </w:r>
    </w:p>
    <w:p w:rsidR="00007992" w:rsidRPr="00007992" w:rsidRDefault="00C91FCC" w:rsidP="00A207AC">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A207AC" w:rsidRPr="00A207AC" w:rsidRDefault="00A207AC" w:rsidP="00A207AC">
      <w:r w:rsidRPr="00A207AC">
        <w:t>Next,</w:t>
      </w:r>
      <w:r w:rsidR="004E4643">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007992" w:rsidRPr="00A207AC" w:rsidTr="000C101C">
        <w:tc>
          <w:tcPr>
            <w:tcW w:w="2155" w:type="dxa"/>
          </w:tcPr>
          <w:p w:rsidR="00007992" w:rsidRPr="00A207AC" w:rsidRDefault="000C101C" w:rsidP="00305062">
            <w:pPr>
              <w:rPr>
                <w:rFonts w:ascii="Calibri" w:eastAsia="Calibri" w:hAnsi="Calibri" w:cs="Times New Roman"/>
              </w:rPr>
            </w:pPr>
            <w:r>
              <w:rPr>
                <w:rFonts w:ascii="Calibri" w:eastAsia="Calibri" w:hAnsi="Calibri" w:cs="Times New Roman"/>
              </w:rPr>
              <w:t>IPV immunization:</w:t>
            </w:r>
          </w:p>
        </w:tc>
        <w:tc>
          <w:tcPr>
            <w:tcW w:w="7290" w:type="dxa"/>
          </w:tcPr>
          <w:p w:rsidR="00007992" w:rsidRPr="000C101C" w:rsidRDefault="00C91FCC" w:rsidP="009C67B9">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007992" w:rsidRPr="00A207AC" w:rsidTr="000C101C">
        <w:tc>
          <w:tcPr>
            <w:tcW w:w="2155" w:type="dxa"/>
          </w:tcPr>
          <w:p w:rsidR="00007992" w:rsidRDefault="00007992" w:rsidP="00305062">
            <w:pPr>
              <w:rPr>
                <w:rFonts w:ascii="Calibri" w:eastAsia="Calibri" w:hAnsi="Calibri" w:cs="Times New Roman"/>
              </w:rPr>
            </w:pPr>
            <w:r>
              <w:rPr>
                <w:rFonts w:ascii="Calibri" w:eastAsia="Calibri" w:hAnsi="Calibri" w:cs="Times New Roman"/>
              </w:rPr>
              <w:t>OPV immunization</w:t>
            </w:r>
            <w:r w:rsidR="000C101C">
              <w:rPr>
                <w:rFonts w:ascii="Calibri" w:eastAsia="Calibri" w:hAnsi="Calibri" w:cs="Times New Roman"/>
              </w:rPr>
              <w:t>:</w:t>
            </w:r>
          </w:p>
        </w:tc>
        <w:tc>
          <w:tcPr>
            <w:tcW w:w="7290" w:type="dxa"/>
          </w:tcPr>
          <w:p w:rsidR="000C101C" w:rsidRPr="000C101C" w:rsidRDefault="00C91FCC"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0C101C" w:rsidRPr="00A207AC" w:rsidRDefault="00A207AC" w:rsidP="00A207AC">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sidR="004E4643">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sidR="004E4643">
        <w:rPr>
          <w:rFonts w:eastAsiaTheme="minorEastAsia"/>
          <w:i/>
        </w:rPr>
        <w:t xml:space="preserve"> </w:t>
      </w:r>
      <w:r w:rsidR="004E4643">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A207AC" w:rsidRDefault="00A207AC" w:rsidP="00A207AC">
      <w:pPr>
        <w:rPr>
          <w:rFonts w:eastAsiaTheme="minorEastAsia"/>
        </w:rPr>
      </w:pPr>
      <w:r w:rsidRPr="00A207AC">
        <w:rPr>
          <w:rFonts w:eastAsiaTheme="minorEastAsia"/>
        </w:rPr>
        <w:t xml:space="preserve">The infectious dynamics </w:t>
      </w:r>
      <w:r w:rsidR="00E52227">
        <w:rPr>
          <w:rFonts w:eastAsiaTheme="minorEastAsia"/>
        </w:rPr>
        <w:t>follow:</w:t>
      </w:r>
    </w:p>
    <w:p w:rsidR="00E52227" w:rsidRPr="00E52227" w:rsidRDefault="00E52227" w:rsidP="00A207AC">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w:t>
      </w:r>
      <w:proofErr w:type="gramStart"/>
      <w:r>
        <w:rPr>
          <w:rFonts w:eastAsiaTheme="minorEastAsia"/>
        </w:rPr>
        <w:t>individuals</w:t>
      </w:r>
      <w:proofErr w:type="gramEnd"/>
      <w:r>
        <w:rPr>
          <w:rFonts w:eastAsiaTheme="minorEastAsia"/>
        </w:rPr>
        <w:t xml:space="preserve"> </w:t>
      </w:r>
      <w:r>
        <w:rPr>
          <w:rFonts w:eastAsiaTheme="minorEastAsia"/>
          <w:i/>
        </w:rPr>
        <w:t>k</w:t>
      </w:r>
      <w:r>
        <w:rPr>
          <w:rFonts w:eastAsiaTheme="minorEastAsia"/>
        </w:rPr>
        <w:t xml:space="preserve"> in node </w:t>
      </w:r>
      <w:r>
        <w:rPr>
          <w:rFonts w:eastAsiaTheme="minorEastAsia"/>
          <w:i/>
        </w:rPr>
        <w:t>j:</w:t>
      </w:r>
    </w:p>
    <w:p w:rsidR="00E52227" w:rsidRPr="00E52227" w:rsidRDefault="00C91FCC"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E52227" w:rsidRPr="00E52227" w:rsidRDefault="00E52227" w:rsidP="00A207AC">
      <w:pPr>
        <w:rPr>
          <w:rFonts w:eastAsiaTheme="minorEastAsia"/>
        </w:rPr>
      </w:pPr>
    </w:p>
    <w:tbl>
      <w:tblPr>
        <w:tblStyle w:val="TableGrid"/>
        <w:tblW w:w="9805" w:type="dxa"/>
        <w:tblLook w:val="04A0" w:firstRow="1" w:lastRow="0" w:firstColumn="1" w:lastColumn="0" w:noHBand="0" w:noVBand="1"/>
      </w:tblPr>
      <w:tblGrid>
        <w:gridCol w:w="9805"/>
      </w:tblGrid>
      <w:tr w:rsidR="000C101C" w:rsidRPr="00A207AC" w:rsidTr="000C101C">
        <w:trPr>
          <w:trHeight w:val="530"/>
        </w:trPr>
        <w:tc>
          <w:tcPr>
            <w:tcW w:w="9805" w:type="dxa"/>
          </w:tcPr>
          <w:p w:rsidR="000C101C" w:rsidRPr="000C101C" w:rsidRDefault="00C91FCC"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0C101C" w:rsidRPr="00A207AC" w:rsidTr="000C101C">
        <w:tc>
          <w:tcPr>
            <w:tcW w:w="9805" w:type="dxa"/>
          </w:tcPr>
          <w:p w:rsidR="000C101C" w:rsidRPr="000C101C" w:rsidRDefault="00C91FCC" w:rsidP="009C67B9">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0C101C" w:rsidRPr="00A207AC" w:rsidTr="000C101C">
        <w:trPr>
          <w:trHeight w:val="467"/>
        </w:trPr>
        <w:tc>
          <w:tcPr>
            <w:tcW w:w="9805" w:type="dxa"/>
          </w:tcPr>
          <w:p w:rsidR="000C101C" w:rsidRPr="000C101C" w:rsidRDefault="00C91FCC"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A207AC" w:rsidRPr="00A207AC" w:rsidRDefault="00A207AC" w:rsidP="00A207AC">
      <w:r w:rsidRPr="00A207AC">
        <w:t xml:space="preserve">Deaths are processed next: </w:t>
      </w:r>
    </w:p>
    <w:tbl>
      <w:tblPr>
        <w:tblStyle w:val="TableGrid"/>
        <w:tblW w:w="9805" w:type="dxa"/>
        <w:tblLook w:val="04A0" w:firstRow="1" w:lastRow="0" w:firstColumn="1" w:lastColumn="0" w:noHBand="0" w:noVBand="1"/>
      </w:tblPr>
      <w:tblGrid>
        <w:gridCol w:w="9805"/>
      </w:tblGrid>
      <w:tr w:rsidR="000C101C" w:rsidRPr="00A207AC" w:rsidTr="000C101C">
        <w:trPr>
          <w:trHeight w:val="458"/>
        </w:trPr>
        <w:tc>
          <w:tcPr>
            <w:tcW w:w="9805" w:type="dxa"/>
          </w:tcPr>
          <w:p w:rsidR="000C101C" w:rsidRPr="000C101C" w:rsidRDefault="00C91FCC"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A207AC" w:rsidRPr="00A207AC" w:rsidRDefault="00A207AC" w:rsidP="00A207AC">
      <w:r w:rsidRPr="00A207AC">
        <w:lastRenderedPageBreak/>
        <w:t xml:space="preserve">Followed by migration – again, outbound migration follows the rates in Eq. </w:t>
      </w:r>
      <w:r w:rsidR="00305BEA">
        <w:fldChar w:fldCharType="begin"/>
      </w:r>
      <w:r w:rsidR="00305BEA">
        <w:instrText xml:space="preserve"> REF _Ref456038182 \h </w:instrText>
      </w:r>
      <w:r w:rsidR="00305BEA">
        <w:fldChar w:fldCharType="separate"/>
      </w:r>
      <w:r w:rsidR="00305BEA" w:rsidRPr="00A207AC">
        <w:t xml:space="preserve">( </w:t>
      </w:r>
      <w:r w:rsidR="00305BEA" w:rsidRPr="00A207AC">
        <w:rPr>
          <w:noProof/>
        </w:rPr>
        <w:t>2</w:t>
      </w:r>
      <w:r w:rsidR="00305BEA" w:rsidRPr="00A207AC">
        <w:t xml:space="preserve"> )</w:t>
      </w:r>
      <w:r w:rsidR="00305BEA">
        <w:fldChar w:fldCharType="end"/>
      </w:r>
      <w:r w:rsidR="00305BEA">
        <w:t xml:space="preserve">, </w:t>
      </w:r>
      <w:r w:rsidR="00890691">
        <w:t>and</w:t>
      </w:r>
      <w:r w:rsidRPr="00A207AC">
        <w:t xml:space="preserve"> homebound migration always takes place the following </w:t>
      </w:r>
      <w:proofErr w:type="spellStart"/>
      <w:r w:rsidR="00305BEA">
        <w:t>timestep</w:t>
      </w:r>
      <w:proofErr w:type="spellEnd"/>
      <w:r w:rsidRPr="00A207AC">
        <w:t>:</w:t>
      </w:r>
    </w:p>
    <w:tbl>
      <w:tblPr>
        <w:tblStyle w:val="TableGrid"/>
        <w:tblW w:w="9805" w:type="dxa"/>
        <w:tblLook w:val="04A0" w:firstRow="1" w:lastRow="0" w:firstColumn="1" w:lastColumn="0" w:noHBand="0" w:noVBand="1"/>
      </w:tblPr>
      <w:tblGrid>
        <w:gridCol w:w="9805"/>
      </w:tblGrid>
      <w:tr w:rsidR="000C101C" w:rsidRPr="00A207AC" w:rsidTr="000C101C">
        <w:tc>
          <w:tcPr>
            <w:tcW w:w="9805" w:type="dxa"/>
          </w:tcPr>
          <w:p w:rsidR="000C101C" w:rsidRPr="000C101C" w:rsidRDefault="00C91FCC"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0C101C" w:rsidRPr="00A207AC" w:rsidTr="000C101C">
        <w:trPr>
          <w:trHeight w:val="485"/>
        </w:trPr>
        <w:tc>
          <w:tcPr>
            <w:tcW w:w="9805" w:type="dxa"/>
          </w:tcPr>
          <w:p w:rsidR="000C101C" w:rsidRPr="000C101C" w:rsidRDefault="00C91FCC" w:rsidP="009C67B9">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A207AC" w:rsidRPr="00A207AC" w:rsidRDefault="00A207AC" w:rsidP="00A207AC">
      <w:r w:rsidRPr="00A207AC">
        <w:t>Finally, new births are processed:</w:t>
      </w:r>
    </w:p>
    <w:tbl>
      <w:tblPr>
        <w:tblStyle w:val="TableGrid"/>
        <w:tblW w:w="9805" w:type="dxa"/>
        <w:tblLook w:val="04A0" w:firstRow="1" w:lastRow="0" w:firstColumn="1" w:lastColumn="0" w:noHBand="0" w:noVBand="1"/>
      </w:tblPr>
      <w:tblGrid>
        <w:gridCol w:w="9805"/>
      </w:tblGrid>
      <w:tr w:rsidR="000C101C" w:rsidRPr="00A207AC" w:rsidTr="000C101C">
        <w:trPr>
          <w:trHeight w:val="467"/>
        </w:trPr>
        <w:tc>
          <w:tcPr>
            <w:tcW w:w="9805" w:type="dxa"/>
          </w:tcPr>
          <w:p w:rsidR="000C101C" w:rsidRPr="000C101C" w:rsidRDefault="00C91FCC"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A207AC" w:rsidRDefault="00A207AC" w:rsidP="00A207AC">
      <w:r w:rsidRPr="00A207AC">
        <w:t xml:space="preserve">Equations </w:t>
      </w:r>
      <w:r w:rsidRPr="00A207AC">
        <w:fldChar w:fldCharType="begin"/>
      </w:r>
      <w:r w:rsidRPr="00A207AC">
        <w:instrText xml:space="preserve"> REF _Ref449621993 \h  \* MERGEFORMAT </w:instrText>
      </w:r>
      <w:r w:rsidRPr="00A207AC">
        <w:fldChar w:fldCharType="separate"/>
      </w:r>
      <w:r w:rsidRPr="00A207AC">
        <w:t xml:space="preserve">( </w:t>
      </w:r>
      <w:r w:rsidR="009C67B9">
        <w:rPr>
          <w:noProof/>
        </w:rPr>
        <w:t>1-</w:t>
      </w:r>
      <w:proofErr w:type="gramStart"/>
      <w:r w:rsidR="009C67B9">
        <w:rPr>
          <w:noProof/>
        </w:rPr>
        <w:t>14</w:t>
      </w:r>
      <w:r w:rsidRPr="00A207AC">
        <w:t xml:space="preserve"> )</w:t>
      </w:r>
      <w:proofErr w:type="gramEnd"/>
      <w:r w:rsidRPr="00A207AC">
        <w:fldChar w:fldCharType="end"/>
      </w:r>
      <w:r w:rsidRPr="00A207AC">
        <w:t xml:space="preserve"> combine to specify the agent-based model as implemented. This specification can also be converted into a set of stochastic difference equations; the resulting equations are rather unwieldy and somewhat difficult to read, limiting how informative they are to the reader. </w:t>
      </w:r>
      <w:r w:rsidR="002D5939">
        <w:t xml:space="preserve"> The relevant model parameters are summarized in </w:t>
      </w:r>
      <w:r w:rsidR="00226F59">
        <w:rPr>
          <w:highlight w:val="yellow"/>
        </w:rPr>
        <w:fldChar w:fldCharType="begin"/>
      </w:r>
      <w:r w:rsidR="00226F59">
        <w:instrText xml:space="preserve"> REF _Ref458507313 \h </w:instrText>
      </w:r>
      <w:r w:rsidR="00226F59">
        <w:rPr>
          <w:highlight w:val="yellow"/>
        </w:rPr>
      </w:r>
      <w:r w:rsidR="00226F59">
        <w:rPr>
          <w:highlight w:val="yellow"/>
        </w:rPr>
        <w:fldChar w:fldCharType="separate"/>
      </w:r>
      <w:r w:rsidR="00226F59">
        <w:t xml:space="preserve">Table </w:t>
      </w:r>
      <w:r w:rsidR="00226F59">
        <w:rPr>
          <w:noProof/>
        </w:rPr>
        <w:t>1</w:t>
      </w:r>
      <w:r w:rsidR="00226F59">
        <w:rPr>
          <w:highlight w:val="yellow"/>
        </w:rPr>
        <w:fldChar w:fldCharType="end"/>
      </w:r>
      <w:r w:rsidR="00226F59">
        <w:t>.</w:t>
      </w:r>
    </w:p>
    <w:p w:rsidR="002D5939" w:rsidRDefault="002D5939" w:rsidP="00A207AC"/>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A15A1B" w:rsidTr="00A15A1B">
        <w:tc>
          <w:tcPr>
            <w:tcW w:w="3330" w:type="dxa"/>
          </w:tcPr>
          <w:p w:rsidR="00A15A1B" w:rsidRPr="002D5939" w:rsidRDefault="00A15A1B" w:rsidP="00A207AC">
            <w:r>
              <w:t>Parameter description (symbol)</w:t>
            </w:r>
          </w:p>
        </w:tc>
        <w:tc>
          <w:tcPr>
            <w:tcW w:w="1530" w:type="dxa"/>
          </w:tcPr>
          <w:p w:rsidR="00A15A1B" w:rsidRPr="002D5939" w:rsidRDefault="00A15A1B" w:rsidP="00A207AC">
            <w:r>
              <w:t>Value(s)</w:t>
            </w:r>
          </w:p>
        </w:tc>
        <w:tc>
          <w:tcPr>
            <w:tcW w:w="4320" w:type="dxa"/>
          </w:tcPr>
          <w:p w:rsidR="00A15A1B" w:rsidRPr="002D5939" w:rsidRDefault="00A15A1B" w:rsidP="00A207AC">
            <w:r>
              <w:t>Relevant effect or equation</w:t>
            </w:r>
          </w:p>
        </w:tc>
        <w:tc>
          <w:tcPr>
            <w:tcW w:w="1440" w:type="dxa"/>
          </w:tcPr>
          <w:p w:rsidR="00A15A1B" w:rsidRDefault="00A15A1B" w:rsidP="00A207AC">
            <w:r>
              <w:t>Comparison references</w:t>
            </w:r>
          </w:p>
        </w:tc>
      </w:tr>
      <w:tr w:rsidR="00A15A1B" w:rsidTr="00A15A1B">
        <w:tc>
          <w:tcPr>
            <w:tcW w:w="3330" w:type="dxa"/>
          </w:tcPr>
          <w:p w:rsidR="00A15A1B" w:rsidRPr="002D5939" w:rsidRDefault="00A15A1B" w:rsidP="00305062">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A15A1B" w:rsidRPr="002D5939" w:rsidRDefault="00A15A1B" w:rsidP="00A207AC">
            <w:r>
              <w:t>0.9</w:t>
            </w:r>
          </w:p>
        </w:tc>
        <w:tc>
          <w:tcPr>
            <w:tcW w:w="4320" w:type="dxa"/>
          </w:tcPr>
          <w:p w:rsidR="00A15A1B" w:rsidRPr="002D5939" w:rsidRDefault="00A15A1B" w:rsidP="002D5939">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Tr="00A15A1B">
        <w:tc>
          <w:tcPr>
            <w:tcW w:w="3330" w:type="dxa"/>
          </w:tcPr>
          <w:p w:rsidR="00A15A1B" w:rsidRPr="002D5939" w:rsidRDefault="00A15A1B" w:rsidP="002D5939">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A15A1B" w:rsidRPr="002D5939" w:rsidRDefault="00A15A1B" w:rsidP="00A207AC">
            <w:r>
              <w:t>0.6</w:t>
            </w:r>
          </w:p>
        </w:tc>
        <w:tc>
          <w:tcPr>
            <w:tcW w:w="4320" w:type="dxa"/>
          </w:tcPr>
          <w:p w:rsidR="00A15A1B" w:rsidRPr="002D5939" w:rsidRDefault="00A15A1B" w:rsidP="002D5939">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305062" w:rsidRDefault="00A15A1B" w:rsidP="002D5939">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2D5939" w:rsidRDefault="00A15A1B" w:rsidP="002D5939">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305062" w:rsidRDefault="00A15A1B" w:rsidP="00A207AC">
            <w:r>
              <w:t>Age-dependent susceptibility intercept (</w:t>
            </w:r>
            <w:r>
              <w:rPr>
                <w:i/>
              </w:rPr>
              <w:t>f</w:t>
            </w:r>
            <w:r>
              <w:rPr>
                <w:i/>
                <w:vertAlign w:val="subscript"/>
              </w:rPr>
              <w:t>0</w:t>
            </w:r>
            <w:r>
              <w:t>)</w:t>
            </w:r>
          </w:p>
        </w:tc>
        <w:tc>
          <w:tcPr>
            <w:tcW w:w="1530" w:type="dxa"/>
          </w:tcPr>
          <w:p w:rsidR="00A15A1B" w:rsidRPr="002D5939" w:rsidRDefault="00A15A1B" w:rsidP="00A207AC">
            <w:r>
              <w:t>0.0</w:t>
            </w:r>
          </w:p>
        </w:tc>
        <w:tc>
          <w:tcPr>
            <w:tcW w:w="4320" w:type="dxa"/>
          </w:tcPr>
          <w:p w:rsidR="00A15A1B" w:rsidRPr="002D5939" w:rsidRDefault="00A15A1B" w:rsidP="00A207AC">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Pr="00305062" w:rsidRDefault="00A15A1B" w:rsidP="00A207AC">
            <w:r>
              <w:t>Age-dependent susceptibility slope (</w:t>
            </w:r>
            <w:r>
              <w:rPr>
                <w:i/>
              </w:rPr>
              <w:t>f</w:t>
            </w:r>
            <w:r>
              <w:rPr>
                <w:i/>
                <w:vertAlign w:val="subscript"/>
              </w:rPr>
              <w:t>1</w:t>
            </w:r>
            <w:r>
              <w:t>)</w:t>
            </w:r>
          </w:p>
        </w:tc>
        <w:tc>
          <w:tcPr>
            <w:tcW w:w="1530" w:type="dxa"/>
          </w:tcPr>
          <w:p w:rsidR="00A15A1B" w:rsidRDefault="00A15A1B" w:rsidP="00A207AC">
            <w:r>
              <w:t>0.5</w:t>
            </w:r>
          </w:p>
        </w:tc>
        <w:tc>
          <w:tcPr>
            <w:tcW w:w="4320" w:type="dxa"/>
          </w:tcPr>
          <w:p w:rsidR="00A15A1B" w:rsidRDefault="00A15A1B" w:rsidP="00A207AC">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Migration rate scalar (</w:t>
            </w:r>
            <m:oMath>
              <m:r>
                <w:rPr>
                  <w:rFonts w:ascii="Cambria Math" w:eastAsia="Calibri" w:hAnsi="Cambria Math" w:cs="Times New Roman"/>
                </w:rPr>
                <m:t>κ</m:t>
              </m:r>
            </m:oMath>
            <w:r>
              <w:t>)</w:t>
            </w:r>
          </w:p>
        </w:tc>
        <w:tc>
          <w:tcPr>
            <w:tcW w:w="1530" w:type="dxa"/>
          </w:tcPr>
          <w:p w:rsidR="00A15A1B" w:rsidRDefault="00A15A1B" w:rsidP="00A207AC">
            <w:r>
              <w:t xml:space="preserve">Varied in </w:t>
            </w:r>
            <w:proofErr w:type="spellStart"/>
            <w:r>
              <w:t>separatrix</w:t>
            </w:r>
            <w:proofErr w:type="spellEnd"/>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A15A1B" w:rsidRDefault="00A15A1B" w:rsidP="00A207AC">
            <w:r>
              <w:t>{1, 2}</w:t>
            </w:r>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lastRenderedPageBreak/>
              <w:t>Duration of exposed state (</w:t>
            </w:r>
            <m:oMath>
              <m:r>
                <w:rPr>
                  <w:rFonts w:ascii="Cambria Math" w:eastAsiaTheme="minorEastAsia" w:hAnsi="Cambria Math"/>
                </w:rPr>
                <m:t>σ)</m:t>
              </m:r>
            </m:oMath>
          </w:p>
        </w:tc>
        <w:tc>
          <w:tcPr>
            <w:tcW w:w="1530" w:type="dxa"/>
          </w:tcPr>
          <w:p w:rsidR="00A15A1B" w:rsidRDefault="00A15A1B" w:rsidP="00A207AC">
            <w:r>
              <w:t>3</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Duration of infectious state (</w:t>
            </w:r>
            <m:oMath>
              <m:r>
                <w:rPr>
                  <w:rFonts w:ascii="Cambria Math" w:eastAsiaTheme="minorEastAsia" w:hAnsi="Cambria Math"/>
                </w:rPr>
                <m:t xml:space="preserve">γ) </m:t>
              </m:r>
            </m:oMath>
          </w:p>
        </w:tc>
        <w:tc>
          <w:tcPr>
            <w:tcW w:w="1530" w:type="dxa"/>
          </w:tcPr>
          <w:p w:rsidR="00A15A1B" w:rsidRDefault="00A15A1B" w:rsidP="00A207AC">
            <w:r>
              <w:t>27</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A15A1B" w:rsidRPr="002D5939" w:rsidTr="00A15A1B">
        <w:tc>
          <w:tcPr>
            <w:tcW w:w="3330" w:type="dxa"/>
          </w:tcPr>
          <w:p w:rsidR="00A15A1B" w:rsidRDefault="00A15A1B" w:rsidP="00716908">
            <w:r>
              <w:t>Initial infectiousness of Sabin 2 relative to fully-reverted (</w:t>
            </w:r>
            <m:oMath>
              <m:r>
                <w:rPr>
                  <w:rFonts w:ascii="Cambria Math" w:hAnsi="Cambria Math"/>
                </w:rPr>
                <m:t>f)</m:t>
              </m:r>
            </m:oMath>
          </w:p>
        </w:tc>
        <w:tc>
          <w:tcPr>
            <w:tcW w:w="1530" w:type="dxa"/>
          </w:tcPr>
          <w:p w:rsidR="00A15A1B" w:rsidRDefault="00A15A1B" w:rsidP="00A207AC">
            <w:r>
              <w:t xml:space="preserve">{0.25, 0.5} </w:t>
            </w:r>
          </w:p>
        </w:tc>
        <w:tc>
          <w:tcPr>
            <w:tcW w:w="4320" w:type="dxa"/>
          </w:tcPr>
          <w:p w:rsidR="00A15A1B" w:rsidRDefault="00A15A1B" w:rsidP="00716908">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6&lt;/sup&gt;", "plainTextFormattedCitation" : "6", "previouslyFormattedCitation" : "&lt;sup&gt;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Final R</w:t>
            </w:r>
            <w:r>
              <w:softHyphen/>
            </w:r>
            <w:r>
              <w:rPr>
                <w:vertAlign w:val="subscript"/>
              </w:rPr>
              <w:t>0</w:t>
            </w:r>
            <w:r>
              <w:t xml:space="preserve"> of reverted Sabin 2</w:t>
            </w:r>
          </w:p>
        </w:tc>
        <w:tc>
          <w:tcPr>
            <w:tcW w:w="1530" w:type="dxa"/>
          </w:tcPr>
          <w:p w:rsidR="00A15A1B" w:rsidRDefault="00A15A1B" w:rsidP="00A207AC">
            <w:r>
              <w:t>{1.2, 1.5, 2, 3}</w:t>
            </w:r>
          </w:p>
        </w:tc>
        <w:tc>
          <w:tcPr>
            <w:tcW w:w="4320" w:type="dxa"/>
          </w:tcPr>
          <w:p w:rsidR="00A15A1B" w:rsidRPr="006F704B" w:rsidRDefault="00C91FCC" w:rsidP="006F704B">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A15A1B" w:rsidRPr="006F704B" w:rsidRDefault="00A15A1B" w:rsidP="006F704B">
            <w:pPr>
              <w:rPr>
                <w:rFonts w:ascii="Calibri" w:eastAsia="Calibri" w:hAnsi="Calibri" w:cs="Times New Roman"/>
              </w:rPr>
            </w:pPr>
            <w:r>
              <w:rPr>
                <w:rFonts w:ascii="Calibri" w:eastAsia="Calibri" w:hAnsi="Calibri" w:cs="Times New Roman"/>
              </w:rPr>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A15A1B" w:rsidRDefault="00A15A1B" w:rsidP="006F704B">
            <w:pPr>
              <w:rPr>
                <w:rFonts w:ascii="Calibri" w:eastAsia="Calibri" w:hAnsi="Calibri" w:cs="Times New Roman"/>
              </w:rPr>
            </w:pPr>
          </w:p>
        </w:tc>
      </w:tr>
      <w:tr w:rsidR="00A15A1B" w:rsidRPr="002D5939" w:rsidTr="00A15A1B">
        <w:tc>
          <w:tcPr>
            <w:tcW w:w="3330" w:type="dxa"/>
          </w:tcPr>
          <w:p w:rsidR="00A15A1B" w:rsidRDefault="00A15A1B" w:rsidP="00A207AC">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A15A1B" w:rsidRDefault="00A15A1B" w:rsidP="006F704B">
            <w:r>
              <w:t>86 (time of final outbreak response campaign)</w:t>
            </w:r>
          </w:p>
        </w:tc>
        <w:tc>
          <w:tcPr>
            <w:tcW w:w="4320" w:type="dxa"/>
          </w:tcPr>
          <w:p w:rsidR="00A15A1B" w:rsidRDefault="00A15A1B" w:rsidP="00A207AC">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Timescale of Sabin reversion (</w:t>
            </w:r>
            <m:oMath>
              <m:r>
                <w:rPr>
                  <w:rFonts w:ascii="Cambria Math" w:hAnsi="Cambria Math"/>
                </w:rPr>
                <m:t>λ)</m:t>
              </m:r>
            </m:oMath>
          </w:p>
        </w:tc>
        <w:tc>
          <w:tcPr>
            <w:tcW w:w="1530" w:type="dxa"/>
          </w:tcPr>
          <w:p w:rsidR="00A15A1B" w:rsidRDefault="00A15A1B" w:rsidP="006F704B">
            <w:r>
              <w:t>{60, 150}</w:t>
            </w:r>
          </w:p>
        </w:tc>
        <w:tc>
          <w:tcPr>
            <w:tcW w:w="4320" w:type="dxa"/>
          </w:tcPr>
          <w:p w:rsidR="00A15A1B" w:rsidRDefault="00A15A1B" w:rsidP="00226F59">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keepNext/>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lt;sup&gt;9&lt;/sup&gt;", "plainTextFormattedCitation" : "9", "previouslyFormattedCitation" : "&lt;sup&gt;7&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9</w:t>
            </w:r>
            <w:r>
              <w:rPr>
                <w:rFonts w:ascii="Calibri" w:eastAsia="Calibri" w:hAnsi="Calibri" w:cs="Times New Roman"/>
              </w:rPr>
              <w:fldChar w:fldCharType="end"/>
            </w:r>
          </w:p>
        </w:tc>
      </w:tr>
    </w:tbl>
    <w:p w:rsidR="002D5939" w:rsidRPr="002D5939" w:rsidRDefault="00226F59" w:rsidP="00226F59">
      <w:pPr>
        <w:pStyle w:val="Caption"/>
      </w:pPr>
      <w:bookmarkStart w:id="0" w:name="_Ref458507313"/>
      <w:r>
        <w:t xml:space="preserve">Table </w:t>
      </w:r>
      <w:r w:rsidR="00C91FCC">
        <w:fldChar w:fldCharType="begin"/>
      </w:r>
      <w:r w:rsidR="00C91FCC">
        <w:instrText xml:space="preserve"> SEQ Table \* ARABIC </w:instrText>
      </w:r>
      <w:r w:rsidR="00C91FCC">
        <w:fldChar w:fldCharType="separate"/>
      </w:r>
      <w:r>
        <w:rPr>
          <w:noProof/>
        </w:rPr>
        <w:t>1</w:t>
      </w:r>
      <w:r w:rsidR="00C91FCC">
        <w:rPr>
          <w:noProof/>
        </w:rPr>
        <w:fldChar w:fldCharType="end"/>
      </w:r>
      <w:bookmarkEnd w:id="0"/>
      <w:r>
        <w:t>: Description of all model parameters relevant to the study</w:t>
      </w:r>
    </w:p>
    <w:p w:rsidR="00671627" w:rsidRDefault="00671627" w:rsidP="00DD2597">
      <w:pPr>
        <w:rPr>
          <w:b/>
        </w:rPr>
      </w:pPr>
    </w:p>
    <w:p w:rsidR="00DD2597" w:rsidRPr="00C63835" w:rsidRDefault="00DD2597" w:rsidP="00DD2597">
      <w:r>
        <w:rPr>
          <w:b/>
        </w:rPr>
        <w:t>Calibration</w:t>
      </w:r>
    </w:p>
    <w:p w:rsidR="00FF7A91" w:rsidRDefault="00FF7A91" w:rsidP="00FF7A91">
      <w:r>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rsidR="00555CB6">
        <w:fldChar w:fldCharType="begin"/>
      </w:r>
      <w:r w:rsidR="00555CB6">
        <w:instrText xml:space="preserve"> REF _Ref459891284 \h </w:instrText>
      </w:r>
      <w:r w:rsidR="00555CB6">
        <w:fldChar w:fldCharType="separate"/>
      </w:r>
      <w:r w:rsidR="00555CB6">
        <w:t xml:space="preserve">Figure </w:t>
      </w:r>
      <w:r w:rsidR="00555CB6">
        <w:rPr>
          <w:noProof/>
        </w:rPr>
        <w:t>1</w:t>
      </w:r>
      <w:r w:rsidR="00555CB6">
        <w:fldChar w:fldCharType="end"/>
      </w:r>
      <w:r w:rsidR="00555CB6">
        <w:t xml:space="preserve"> </w:t>
      </w:r>
      <w:r>
        <w:t>presents this historical outbreak, with countries placed into a rough ordering from northwest at the top to southeast at the bottom, producing a striking traveling epidemic pattern.</w:t>
      </w:r>
    </w:p>
    <w:p w:rsidR="000104BD" w:rsidRDefault="00C91FCC" w:rsidP="000104BD">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1.5pt">
            <v:imagedata r:id="rId6" o:title="outbreak_data"/>
          </v:shape>
        </w:pict>
      </w:r>
    </w:p>
    <w:p w:rsidR="000104BD" w:rsidRPr="00E63A02" w:rsidRDefault="000104BD" w:rsidP="000104BD">
      <w:pPr>
        <w:pStyle w:val="Caption"/>
      </w:pPr>
      <w:bookmarkStart w:id="1" w:name="_Ref459891284"/>
      <w:r>
        <w:t xml:space="preserve">Figure </w:t>
      </w:r>
      <w:r w:rsidR="00C91FCC">
        <w:fldChar w:fldCharType="begin"/>
      </w:r>
      <w:r w:rsidR="00C91FCC">
        <w:instrText xml:space="preserve"> SEQ Figure \* ARABIC </w:instrText>
      </w:r>
      <w:r w:rsidR="00C91FCC">
        <w:fldChar w:fldCharType="separate"/>
      </w:r>
      <w:r w:rsidR="00D4305D">
        <w:rPr>
          <w:noProof/>
        </w:rPr>
        <w:t>1</w:t>
      </w:r>
      <w:r w:rsidR="00C91FCC">
        <w:rPr>
          <w:noProof/>
        </w:rPr>
        <w:fldChar w:fldCharType="end"/>
      </w:r>
      <w:bookmarkEnd w:id="1"/>
      <w:r>
        <w:t xml:space="preserve">: Wild Poliovirus Type 1 outbreak in West Africa, 2008-2010. Countries are roughly ordered northwest to southeast from top to bottom.  </w:t>
      </w:r>
    </w:p>
    <w:p w:rsidR="009C5E9D" w:rsidRDefault="00E63A02">
      <w:r>
        <w:t xml:space="preserve">Calibrating the properties of the </w:t>
      </w:r>
      <w:r w:rsidR="00FF7A91">
        <w:t xml:space="preserve">modeled </w:t>
      </w:r>
      <w:r>
        <w:t xml:space="preserve">migration network to </w:t>
      </w:r>
      <w:r w:rsidR="00FF7A91">
        <w:t xml:space="preserve">this </w:t>
      </w:r>
      <w:r>
        <w:t>past poliovirus outbreak presents inherent difficulties – due to the case-to-infection ratio, the spread of infection is poorly sampled; disease propagation on the network is stochastic</w:t>
      </w:r>
      <w:r w:rsidR="009C5E9D">
        <w:t>, and only a single observation of propagation on the network is observed</w:t>
      </w:r>
      <w:r>
        <w:t>; and the propagation process depends not only on the structure of the migration network, but also on the uncertain transmissibility and immunity conditions in the nodes of the network.  For these reasons, a detailed calibra</w:t>
      </w:r>
      <w:r w:rsidR="00FF7A91">
        <w:t>tion of the migration models to the full spatial infection traces is not attempted.  R</w:t>
      </w:r>
      <w:r>
        <w:t xml:space="preserve">ather, </w:t>
      </w:r>
      <w:r w:rsidR="00FF7A91">
        <w:t xml:space="preserve">calibration </w:t>
      </w:r>
      <w:r w:rsidR="009C5E9D">
        <w:t xml:space="preserve">qualitatively </w:t>
      </w:r>
      <w:r w:rsidR="00FF7A91">
        <w:t xml:space="preserve">targets </w:t>
      </w:r>
      <w:r>
        <w:t xml:space="preserve">the </w:t>
      </w:r>
      <w:r w:rsidR="009C5E9D">
        <w:t xml:space="preserve">temporal behavior of the outbreak, seeking to </w:t>
      </w:r>
      <w:r w:rsidR="00DB2A38">
        <w:t>minimize the differences between</w:t>
      </w:r>
      <w:r w:rsidR="009C5E9D">
        <w:t xml:space="preserve"> a “case-weighted time” in each country from data</w:t>
      </w:r>
      <w:r w:rsidR="00DB2A38">
        <w:t xml:space="preserve"> (Eq. </w:t>
      </w:r>
      <w:r w:rsidR="00555CB6">
        <w:t>15</w:t>
      </w:r>
      <w:r w:rsidR="00DB2A38">
        <w:fldChar w:fldCharType="begin"/>
      </w:r>
      <w:r w:rsidR="00DB2A38">
        <w:instrText xml:space="preserve"> REF _Ref459817352 \h </w:instrText>
      </w:r>
      <w:r w:rsidR="00DB2A38">
        <w:fldChar w:fldCharType="end"/>
      </w:r>
      <w:r w:rsidR="00DB2A38">
        <w:t>)</w:t>
      </w:r>
      <w:r w:rsidR="009C5E9D">
        <w:t xml:space="preserve"> and “incidence-weighted time” from simulation in each country</w:t>
      </w:r>
      <w:r w:rsidR="00DB2A38">
        <w:t xml:space="preserve"> (Eq. </w:t>
      </w:r>
      <w:r w:rsidR="00555CB6">
        <w:t>16</w:t>
      </w:r>
      <w:r w:rsidR="00DB2A38">
        <w:t>)</w:t>
      </w:r>
      <w:r w:rsidR="009C5E9D">
        <w:t>.</w:t>
      </w:r>
      <w:r>
        <w:t xml:space="preserve"> </w:t>
      </w:r>
      <w:r w:rsidR="009C5E9D">
        <w:t xml:space="preserve">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DB2A38" w:rsidTr="00DB2A38">
        <w:tc>
          <w:tcPr>
            <w:tcW w:w="8005" w:type="dxa"/>
          </w:tcPr>
          <w:p w:rsidR="00DB2A38" w:rsidRPr="00555CB6" w:rsidRDefault="00C91FCC"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C91FCC"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5</m:t>
                    </m:r>
                  </m:e>
                </m:d>
              </m:oMath>
            </m:oMathPara>
          </w:p>
        </w:tc>
      </w:tr>
      <w:tr w:rsidR="00DB2A38" w:rsidTr="00DB2A38">
        <w:tc>
          <w:tcPr>
            <w:tcW w:w="8005" w:type="dxa"/>
          </w:tcPr>
          <w:p w:rsidR="00DB2A38" w:rsidRPr="00555CB6" w:rsidRDefault="00C91FCC"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C91FCC"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6</m:t>
                    </m:r>
                  </m:e>
                </m:d>
              </m:oMath>
            </m:oMathPara>
          </w:p>
        </w:tc>
      </w:tr>
      <w:tr w:rsidR="00DB2A38" w:rsidTr="00DB2A38">
        <w:tc>
          <w:tcPr>
            <w:tcW w:w="8005" w:type="dxa"/>
          </w:tcPr>
          <w:p w:rsidR="00DB2A38" w:rsidRPr="00555CB6" w:rsidRDefault="00555CB6" w:rsidP="00DB2A38">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00DB2A38" w:rsidRPr="00555CB6">
              <w:rPr>
                <w:rFonts w:eastAsiaTheme="minorEastAsia"/>
              </w:rPr>
              <w:t xml:space="preserve">  </w:t>
            </w:r>
            <m:oMath>
              <m:r>
                <w:rPr>
                  <w:rFonts w:ascii="Cambria Math" w:hAnsi="Cambria Math"/>
                </w:rPr>
                <m:t xml:space="preserve"> </m:t>
              </m:r>
            </m:oMath>
          </w:p>
        </w:tc>
        <w:tc>
          <w:tcPr>
            <w:tcW w:w="1345" w:type="dxa"/>
          </w:tcPr>
          <w:p w:rsidR="00DB2A38" w:rsidRPr="00555CB6" w:rsidRDefault="00C91FCC"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7</m:t>
                    </m:r>
                  </m:e>
                </m:d>
              </m:oMath>
            </m:oMathPara>
          </w:p>
        </w:tc>
      </w:tr>
    </w:tbl>
    <w:p w:rsidR="00FE45FA" w:rsidRDefault="00FE45FA">
      <w:pPr>
        <w:rPr>
          <w:rFonts w:eastAsiaTheme="minorEastAsia"/>
        </w:rPr>
      </w:pPr>
      <w:r>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w:t>
      </w:r>
      <w:r>
        <w:rPr>
          <w:rFonts w:eastAsiaTheme="minorEastAsia"/>
        </w:rPr>
        <w:lastRenderedPageBreak/>
        <w:t xml:space="preserve">to that peak in each simulation.  </w:t>
      </w:r>
      <w:r w:rsidR="00DB2A38" w:rsidRPr="00FE45FA">
        <w:t>The</w:t>
      </w:r>
      <w:r w:rsidR="00DB2A38">
        <w:t xml:space="preserve"> calibration aims to minimize the term </w:t>
      </w:r>
      <m:oMath>
        <m:r>
          <w:rPr>
            <w:rFonts w:ascii="Cambria Math" w:hAnsi="Cambria Math"/>
          </w:rPr>
          <m:t>σ</m:t>
        </m:r>
      </m:oMath>
      <w:r w:rsidR="00DB2A38">
        <w:rPr>
          <w:rFonts w:eastAsiaTheme="minorEastAsia"/>
        </w:rPr>
        <w:t xml:space="preserve"> defined in Eq. </w:t>
      </w:r>
      <w:r w:rsidR="00555CB6">
        <w:rPr>
          <w:rFonts w:eastAsiaTheme="minorEastAsia"/>
        </w:rPr>
        <w:t>17</w:t>
      </w:r>
      <w:r w:rsidR="00DB2A38">
        <w:rPr>
          <w:rFonts w:eastAsiaTheme="minorEastAsia"/>
        </w:rPr>
        <w:t xml:space="preserve"> above (in practice, it actually aims to maximize </w:t>
      </w:r>
      <m:oMath>
        <m:r>
          <w:rPr>
            <w:rFonts w:ascii="Cambria Math" w:hAnsi="Cambria Math"/>
          </w:rPr>
          <m:t>-log10(σ)</m:t>
        </m:r>
      </m:oMath>
      <w:r w:rsidR="00DB2A38">
        <w:rPr>
          <w:rFonts w:eastAsiaTheme="minorEastAsia"/>
        </w:rPr>
        <w:t xml:space="preserve">).  </w:t>
      </w:r>
    </w:p>
    <w:p w:rsidR="00DB2A38" w:rsidRDefault="00DB2A38">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sidR="000A5003">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lt;sup&gt;10&lt;/sup&gt;", "plainTextFormattedCitation" : "10", "previouslyFormattedCitation" : "&lt;sup&gt;8&lt;/sup&gt;" }, "properties" : { "noteIndex" : 0 }, "schema" : "https://github.com/citation-style-language/schema/raw/master/csl-citation.json" }</w:instrText>
      </w:r>
      <w:r>
        <w:rPr>
          <w:rFonts w:eastAsiaTheme="minorEastAsia"/>
        </w:rPr>
        <w:fldChar w:fldCharType="separate"/>
      </w:r>
      <w:r w:rsidR="000A5003" w:rsidRPr="000A5003">
        <w:rPr>
          <w:rFonts w:eastAsiaTheme="minorEastAsia"/>
          <w:noProof/>
          <w:vertAlign w:val="superscript"/>
        </w:rPr>
        <w:t>10</w:t>
      </w:r>
      <w:r>
        <w:rPr>
          <w:rFonts w:eastAsiaTheme="minorEastAsia"/>
        </w:rPr>
        <w:fldChar w:fldCharType="end"/>
      </w:r>
      <w:r>
        <w:rPr>
          <w:rFonts w:eastAsiaTheme="minorEastAsia"/>
        </w:rPr>
        <w:t xml:space="preserve">  IMIS </w:t>
      </w:r>
      <w:r w:rsidR="00B75F6E">
        <w:rPr>
          <w:rFonts w:eastAsiaTheme="minorEastAsia"/>
        </w:rPr>
        <w:t>was</w:t>
      </w:r>
      <w:r>
        <w:rPr>
          <w:rFonts w:eastAsiaTheme="minorEastAsia"/>
        </w:rPr>
        <w:t xml:space="preserve"> designed to work with deterministic models and proportionally sample a true posterior density based on an appropriately-defined likelihood function</w:t>
      </w:r>
      <w:r w:rsidR="00B75F6E">
        <w:rPr>
          <w:rFonts w:eastAsiaTheme="minorEastAsia"/>
        </w:rPr>
        <w:t xml:space="preserve">. </w:t>
      </w:r>
      <w:r>
        <w:rPr>
          <w:rFonts w:eastAsiaTheme="minorEastAsia"/>
        </w:rPr>
        <w:t xml:space="preserve"> </w:t>
      </w:r>
      <w:r w:rsidR="00B75F6E">
        <w:rPr>
          <w:rFonts w:eastAsiaTheme="minorEastAsia"/>
        </w:rPr>
        <w:t>However, the author</w:t>
      </w:r>
      <w:r>
        <w:rPr>
          <w:rFonts w:eastAsiaTheme="minorEastAsia"/>
        </w:rPr>
        <w:t xml:space="preserve"> has found it effective </w:t>
      </w:r>
      <w:r w:rsidR="00B75F6E">
        <w:rPr>
          <w:rFonts w:eastAsiaTheme="minorEastAsia"/>
        </w:rPr>
        <w:t>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w:t>
      </w:r>
      <w:r>
        <w:rPr>
          <w:rFonts w:eastAsiaTheme="minorEastAsia"/>
        </w:rPr>
        <w:t xml:space="preserve"> </w:t>
      </w:r>
      <w:r w:rsidR="00B75F6E">
        <w:rPr>
          <w:rFonts w:eastAsiaTheme="minorEastAsia"/>
        </w:rPr>
        <w:t xml:space="preserve">Additionally, </w:t>
      </w:r>
      <w:r>
        <w:rPr>
          <w:rFonts w:eastAsiaTheme="minorEastAsia"/>
        </w:rPr>
        <w:t xml:space="preserve">a code base for interfacing IMIS directly to IDM’s computational cluster already exists from previous work.   </w:t>
      </w:r>
    </w:p>
    <w:p w:rsidR="00D80B82" w:rsidRDefault="00D80B82">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sidR="000A5003">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lt;sup&gt;11&lt;/sup&gt;", "plainTextFormattedCitation" : "11", "previouslyFormattedCitation" : "&lt;sup&gt;9&lt;/sup&gt;" }, "properties" : { "noteIndex" : 0 }, "schema" : "https://github.com/citation-style-language/schema/raw/master/csl-citation.json" }</w:instrText>
      </w:r>
      <w:r>
        <w:rPr>
          <w:rFonts w:eastAsiaTheme="minorEastAsia"/>
        </w:rPr>
        <w:fldChar w:fldCharType="separate"/>
      </w:r>
      <w:r w:rsidR="000A5003" w:rsidRPr="000A5003">
        <w:rPr>
          <w:rFonts w:eastAsiaTheme="minorEastAsia"/>
          <w:noProof/>
          <w:vertAlign w:val="superscript"/>
        </w:rPr>
        <w:t>11</w:t>
      </w:r>
      <w:r>
        <w:rPr>
          <w:rFonts w:eastAsiaTheme="minorEastAsia"/>
        </w:rPr>
        <w:fldChar w:fldCharType="end"/>
      </w:r>
      <w:r>
        <w:rPr>
          <w:rFonts w:eastAsiaTheme="minorEastAsia"/>
        </w:rPr>
        <w:t xml:space="preserve">  </w:t>
      </w:r>
      <w:r w:rsidR="00FE45FA">
        <w:rPr>
          <w:rFonts w:eastAsiaTheme="minorEastAsia"/>
        </w:rPr>
        <w:t>Partial</w:t>
      </w:r>
      <w:r>
        <w:rPr>
          <w:rFonts w:eastAsiaTheme="minorEastAsia"/>
        </w:rPr>
        <w:t xml:space="preserve"> immunity is </w:t>
      </w:r>
      <w:r w:rsidR="00FE45FA">
        <w:rPr>
          <w:rFonts w:eastAsiaTheme="minorEastAsia"/>
        </w:rPr>
        <w:t xml:space="preserve">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r>
        <w:rPr>
          <w:rFonts w:eastAsiaTheme="minorEastAsia"/>
        </w:rPr>
        <w:t xml:space="preserve"> </w:t>
      </w:r>
    </w:p>
    <w:p w:rsidR="0088587B" w:rsidRDefault="00555CB6">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t xml:space="preserve">Figure </w:t>
      </w:r>
      <w:r>
        <w:rPr>
          <w:noProof/>
        </w:rPr>
        <w:t>2</w:t>
      </w:r>
      <w:r>
        <w:rPr>
          <w:rFonts w:eastAsiaTheme="minorEastAsia"/>
          <w:highlight w:val="yellow"/>
        </w:rPr>
        <w:fldChar w:fldCharType="end"/>
      </w:r>
      <w:r>
        <w:rPr>
          <w:rFonts w:eastAsiaTheme="minorEastAsia"/>
        </w:rPr>
        <w:t xml:space="preserve"> </w:t>
      </w:r>
      <w:r w:rsidR="00FE45FA">
        <w:rPr>
          <w:rFonts w:eastAsiaTheme="minorEastAsia"/>
        </w:rPr>
        <w:t>presents t</w:t>
      </w:r>
      <w:r w:rsidR="00671627">
        <w:rPr>
          <w:rFonts w:eastAsiaTheme="minorEastAsia"/>
        </w:rPr>
        <w:t xml:space="preserve">he results of the calibration; points in the 2D space represent a single sampled pair of </w:t>
      </w:r>
      <w:r w:rsidR="0088587B">
        <w:rPr>
          <w:rFonts w:eastAsiaTheme="minorEastAsia"/>
        </w:rPr>
        <w:t>infectivity</w:t>
      </w:r>
      <w:r w:rsidR="00671627">
        <w:rPr>
          <w:rFonts w:eastAsiaTheme="minorEastAsia"/>
        </w:rPr>
        <w:t xml:space="preserve"> and </w:t>
      </w:r>
      <m:oMath>
        <m:r>
          <w:rPr>
            <w:rFonts w:ascii="Cambria Math" w:eastAsia="Calibri" w:hAnsi="Cambria Math" w:cs="Times New Roman"/>
          </w:rPr>
          <m:t>κ</m:t>
        </m:r>
      </m:oMath>
      <w:r w:rsidR="0088587B">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sidR="0088587B">
        <w:rPr>
          <w:rFonts w:eastAsiaTheme="minorEastAsia"/>
        </w:rPr>
        <w:t xml:space="preserve">.  A broad maximum is apparent around mean migration rates from </w:t>
      </w:r>
      <w:r>
        <w:rPr>
          <w:rFonts w:eastAsiaTheme="minorEastAsia"/>
        </w:rPr>
        <w:t xml:space="preserve">approximately -3.5 </w:t>
      </w:r>
      <w:r w:rsidR="0088587B">
        <w:rPr>
          <w:rFonts w:eastAsiaTheme="minorEastAsia"/>
        </w:rPr>
        <w:t xml:space="preserve">to </w:t>
      </w:r>
      <w:r>
        <w:rPr>
          <w:rFonts w:eastAsiaTheme="minorEastAsia"/>
        </w:rPr>
        <w:t>-2.5 (in log-10 units)</w:t>
      </w:r>
      <w:r w:rsidR="007661C8">
        <w:rPr>
          <w:rFonts w:eastAsiaTheme="minorEastAsia"/>
        </w:rPr>
        <w:t>, representing the preferred region outlined in the figures in the main text</w:t>
      </w:r>
      <w:r>
        <w:rPr>
          <w:rFonts w:eastAsiaTheme="minorEastAsia"/>
        </w:rPr>
        <w:t>; this corresponds to the average child traveling outside of their home state approximately once per year to once per decade</w:t>
      </w:r>
      <w:r w:rsidR="007661C8">
        <w:rPr>
          <w:rFonts w:eastAsiaTheme="minorEastAsia"/>
        </w:rPr>
        <w:t xml:space="preserv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t xml:space="preserve">Figure </w:t>
      </w:r>
      <w:r>
        <w:rPr>
          <w:noProof/>
        </w:rPr>
        <w:t>3</w:t>
      </w:r>
      <w:r>
        <w:rPr>
          <w:rFonts w:eastAsiaTheme="minorEastAsia"/>
          <w:highlight w:val="yellow"/>
        </w:rPr>
        <w:fldChar w:fldCharType="end"/>
      </w:r>
      <w:r>
        <w:rPr>
          <w:rFonts w:eastAsiaTheme="minorEastAsia"/>
        </w:rPr>
        <w:t xml:space="preserve"> </w:t>
      </w:r>
      <w:r w:rsidR="0088587B">
        <w:rPr>
          <w:rFonts w:eastAsiaTheme="minorEastAsia"/>
        </w:rPr>
        <w:t xml:space="preserve">presents the infection traces from </w:t>
      </w:r>
      <w:r w:rsidR="007661C8">
        <w:rPr>
          <w:rFonts w:eastAsiaTheme="minorEastAsia"/>
        </w:rPr>
        <w:t>two representative simulations in the preferred region</w:t>
      </w:r>
      <w:r w:rsidR="0088587B">
        <w:rPr>
          <w:rFonts w:eastAsiaTheme="minorEastAsia"/>
        </w:rPr>
        <w:t xml:space="preserve"> </w:t>
      </w:r>
      <w:r>
        <w:rPr>
          <w:rFonts w:eastAsiaTheme="minorEastAsia"/>
        </w:rPr>
        <w:t xml:space="preserve">under the actual outbreak.  </w:t>
      </w:r>
      <w:r w:rsidR="00D4305D">
        <w:rPr>
          <w:rFonts w:eastAsiaTheme="minorEastAsia"/>
        </w:rPr>
        <w:t xml:space="preserve">  Above this range of migration rates, transmission across the region becomes increasingly </w:t>
      </w:r>
      <w:r w:rsidR="0088587B">
        <w:rPr>
          <w:rFonts w:eastAsiaTheme="minorEastAsia"/>
        </w:rPr>
        <w:t>synchronous</w:t>
      </w:r>
      <w:r w:rsidR="007661C8">
        <w:rPr>
          <w:rFonts w:eastAsiaTheme="minorEastAsia"/>
        </w:rPr>
        <w:t xml:space="preserve">, </w:t>
      </w:r>
      <w:r w:rsidR="0088587B">
        <w:rPr>
          <w:rFonts w:eastAsiaTheme="minorEastAsia"/>
        </w:rPr>
        <w:t>qualitatively ruling out these values as realistic</w:t>
      </w:r>
      <w:r w:rsidR="00D4305D">
        <w:rPr>
          <w:rFonts w:eastAsiaTheme="minorEastAsia"/>
        </w:rPr>
        <w:t xml:space="preserve">; an example is shown in </w:t>
      </w:r>
      <w:r w:rsidR="0001541F">
        <w:rPr>
          <w:rFonts w:eastAsiaTheme="minorEastAsia"/>
        </w:rPr>
        <w:fldChar w:fldCharType="begin"/>
      </w:r>
      <w:r w:rsidR="0001541F">
        <w:rPr>
          <w:rFonts w:eastAsiaTheme="minorEastAsia"/>
        </w:rPr>
        <w:instrText xml:space="preserve"> REF _Ref459892185 \h </w:instrText>
      </w:r>
      <w:r w:rsidR="0001541F">
        <w:rPr>
          <w:rFonts w:eastAsiaTheme="minorEastAsia"/>
        </w:rPr>
      </w:r>
      <w:r w:rsidR="0001541F">
        <w:rPr>
          <w:rFonts w:eastAsiaTheme="minorEastAsia"/>
        </w:rPr>
        <w:fldChar w:fldCharType="separate"/>
      </w:r>
      <w:r w:rsidR="0001541F">
        <w:t xml:space="preserve">Figure </w:t>
      </w:r>
      <w:r w:rsidR="0001541F">
        <w:rPr>
          <w:noProof/>
        </w:rPr>
        <w:t>4</w:t>
      </w:r>
      <w:r w:rsidR="0001541F">
        <w:rPr>
          <w:rFonts w:eastAsiaTheme="minorEastAsia"/>
        </w:rPr>
        <w:fldChar w:fldCharType="end"/>
      </w:r>
      <w:r w:rsidR="00D4305D">
        <w:rPr>
          <w:rFonts w:eastAsiaTheme="minorEastAsia"/>
        </w:rPr>
        <w:t>.  Below this preferred</w:t>
      </w:r>
      <w:r w:rsidR="0088587B">
        <w:rPr>
          <w:rFonts w:eastAsiaTheme="minorEastAsia"/>
        </w:rPr>
        <w:t xml:space="preserve"> </w:t>
      </w:r>
      <w:r w:rsidR="00D4305D">
        <w:rPr>
          <w:rFonts w:eastAsiaTheme="minorEastAsia"/>
        </w:rPr>
        <w:t xml:space="preserve">region, the </w:t>
      </w:r>
      <w:proofErr w:type="spellStart"/>
      <w:r w:rsidR="00D4305D">
        <w:rPr>
          <w:rFonts w:eastAsiaTheme="minorEastAsia"/>
        </w:rPr>
        <w:t>metapopulations</w:t>
      </w:r>
      <w:proofErr w:type="spellEnd"/>
      <w:r w:rsidR="00D4305D">
        <w:rPr>
          <w:rFonts w:eastAsiaTheme="minorEastAsia"/>
        </w:rPr>
        <w:t xml:space="preserve"> become more disconnected and </w:t>
      </w:r>
      <w:r w:rsidR="007661C8">
        <w:rPr>
          <w:rFonts w:eastAsiaTheme="minorEastAsia"/>
        </w:rPr>
        <w:t>transmission fails to ex</w:t>
      </w:r>
      <w:r w:rsidR="00D4305D">
        <w:rPr>
          <w:rFonts w:eastAsiaTheme="minorEastAsia"/>
        </w:rPr>
        <w:t xml:space="preserve">port broadly across the network; an example is shown in </w:t>
      </w:r>
      <w:r w:rsidR="0001541F">
        <w:rPr>
          <w:rFonts w:eastAsiaTheme="minorEastAsia"/>
        </w:rPr>
        <w:fldChar w:fldCharType="begin"/>
      </w:r>
      <w:r w:rsidR="0001541F">
        <w:rPr>
          <w:rFonts w:eastAsiaTheme="minorEastAsia"/>
        </w:rPr>
        <w:instrText xml:space="preserve"> REF _Ref459892190 \h </w:instrText>
      </w:r>
      <w:r w:rsidR="0001541F">
        <w:rPr>
          <w:rFonts w:eastAsiaTheme="minorEastAsia"/>
        </w:rPr>
      </w:r>
      <w:r w:rsidR="0001541F">
        <w:rPr>
          <w:rFonts w:eastAsiaTheme="minorEastAsia"/>
        </w:rPr>
        <w:fldChar w:fldCharType="separate"/>
      </w:r>
      <w:r w:rsidR="0001541F">
        <w:t xml:space="preserve">Figure </w:t>
      </w:r>
      <w:r w:rsidR="0001541F">
        <w:rPr>
          <w:noProof/>
        </w:rPr>
        <w:t>5</w:t>
      </w:r>
      <w:r w:rsidR="0001541F">
        <w:rPr>
          <w:rFonts w:eastAsiaTheme="minorEastAsia"/>
        </w:rPr>
        <w:fldChar w:fldCharType="end"/>
      </w:r>
      <w:r w:rsidR="0088587B">
        <w:rPr>
          <w:rFonts w:eastAsiaTheme="minorEastAsia"/>
        </w:rPr>
        <w:t xml:space="preserve">.  </w:t>
      </w:r>
    </w:p>
    <w:p w:rsidR="00555CB6" w:rsidRDefault="00C91FCC" w:rsidP="00555CB6">
      <w:pPr>
        <w:keepNext/>
      </w:pPr>
      <w:r>
        <w:rPr>
          <w:rFonts w:eastAsiaTheme="minorEastAsia"/>
        </w:rPr>
        <w:lastRenderedPageBreak/>
        <w:pict>
          <v:shape id="_x0000_i1026" type="#_x0000_t75" style="width:468pt;height:241.5pt">
            <v:imagedata r:id="rId7" o:title="objective_space"/>
          </v:shape>
        </w:pict>
      </w:r>
    </w:p>
    <w:p w:rsidR="00555CB6" w:rsidRDefault="00555CB6" w:rsidP="00555CB6">
      <w:pPr>
        <w:pStyle w:val="Caption"/>
      </w:pPr>
      <w:bookmarkStart w:id="2" w:name="_Ref459891633"/>
      <w:r>
        <w:t xml:space="preserve">Figure </w:t>
      </w:r>
      <w:r w:rsidR="00C91FCC">
        <w:fldChar w:fldCharType="begin"/>
      </w:r>
      <w:r w:rsidR="00C91FCC">
        <w:instrText xml:space="preserve"> SEQ Figure \* ARABIC </w:instrText>
      </w:r>
      <w:r w:rsidR="00C91FCC">
        <w:fldChar w:fldCharType="separate"/>
      </w:r>
      <w:r w:rsidR="00D4305D">
        <w:rPr>
          <w:noProof/>
        </w:rPr>
        <w:t>2</w:t>
      </w:r>
      <w:r w:rsidR="00C91FCC">
        <w:rPr>
          <w:noProof/>
        </w:rPr>
        <w:fldChar w:fldCharType="end"/>
      </w:r>
      <w:bookmarkEnd w:id="2"/>
      <w:r>
        <w:t xml:space="preserve">: Results of calibration of migration rates.  The x and y- axes represent the infectivity and mean migration rate, respectively, with color indicating the value of the objective function defined in </w:t>
      </w:r>
      <w:proofErr w:type="spellStart"/>
      <w:r>
        <w:t>Eqs</w:t>
      </w:r>
      <w:proofErr w:type="spellEnd"/>
      <w:r>
        <w:t xml:space="preserve"> (15-17).  The results indicate a broad maximum around mean migration rates from roughly -3.5 to -2.5 (in log10 units), i.e., the average child leaving their home state approximately once per year to once per decade.  </w:t>
      </w:r>
    </w:p>
    <w:p w:rsidR="00555CB6" w:rsidRDefault="00C91FCC" w:rsidP="00555CB6">
      <w:pPr>
        <w:keepNext/>
        <w:jc w:val="center"/>
      </w:pPr>
      <w:r>
        <w:lastRenderedPageBreak/>
        <w:pict>
          <v:shape id="_x0000_i1027" type="#_x0000_t75" style="width:315pt;height:514.5pt">
            <v:imagedata r:id="rId8" o:title="goodfits"/>
          </v:shape>
        </w:pict>
      </w:r>
    </w:p>
    <w:p w:rsidR="00555CB6" w:rsidRDefault="00555CB6" w:rsidP="00555CB6">
      <w:pPr>
        <w:pStyle w:val="Caption"/>
      </w:pPr>
      <w:bookmarkStart w:id="3" w:name="_Ref459891818"/>
      <w:r>
        <w:t xml:space="preserve">Figure </w:t>
      </w:r>
      <w:r w:rsidR="00C91FCC">
        <w:fldChar w:fldCharType="begin"/>
      </w:r>
      <w:r w:rsidR="00C91FCC">
        <w:instrText xml:space="preserve"> SEQ Figure \* ARABIC </w:instrText>
      </w:r>
      <w:r w:rsidR="00C91FCC">
        <w:fldChar w:fldCharType="separate"/>
      </w:r>
      <w:r w:rsidR="00D4305D">
        <w:rPr>
          <w:noProof/>
        </w:rPr>
        <w:t>3</w:t>
      </w:r>
      <w:r w:rsidR="00C91FCC">
        <w:rPr>
          <w:noProof/>
        </w:rPr>
        <w:fldChar w:fldCharType="end"/>
      </w:r>
      <w:bookmarkEnd w:id="3"/>
      <w:r>
        <w:t>: Top: WPV1 outbreak in West Africa, 2008-2010, representing the calibration target for this exercise.  Middle and bottom: Two example simulation outputs from the preferred region of parameter space.</w:t>
      </w:r>
    </w:p>
    <w:p w:rsidR="00D4305D" w:rsidRDefault="00C91FCC" w:rsidP="00D4305D">
      <w:pPr>
        <w:keepNext/>
      </w:pPr>
      <w:r>
        <w:lastRenderedPageBreak/>
        <w:pict>
          <v:shape id="_x0000_i1028" type="#_x0000_t75" style="width:468pt;height:241.5pt">
            <v:imagedata r:id="rId9" o:title="outbreak_toohigh_1"/>
          </v:shape>
        </w:pict>
      </w:r>
    </w:p>
    <w:p w:rsidR="00D4305D" w:rsidRDefault="00D4305D" w:rsidP="00D4305D">
      <w:pPr>
        <w:pStyle w:val="Caption"/>
      </w:pPr>
      <w:bookmarkStart w:id="4" w:name="_Ref459892185"/>
      <w:r>
        <w:t xml:space="preserve">Figure </w:t>
      </w:r>
      <w:r w:rsidR="00C91FCC">
        <w:fldChar w:fldCharType="begin"/>
      </w:r>
      <w:r w:rsidR="00C91FCC">
        <w:instrText xml:space="preserve"> SEQ Figure \* ARABIC </w:instrText>
      </w:r>
      <w:r w:rsidR="00C91FCC">
        <w:fldChar w:fldCharType="separate"/>
      </w:r>
      <w:r>
        <w:rPr>
          <w:noProof/>
        </w:rPr>
        <w:t>4</w:t>
      </w:r>
      <w:r w:rsidR="00C91FCC">
        <w:rPr>
          <w:noProof/>
        </w:rPr>
        <w:fldChar w:fldCharType="end"/>
      </w:r>
      <w:bookmarkEnd w:id="4"/>
      <w:r>
        <w:t>: Example simulation output with migration rate set above the preferred range from calibration.  As can be seen, transmission across the region is essentially synchronous, in contrast to the travelling outbreak actually observed.</w:t>
      </w:r>
    </w:p>
    <w:p w:rsidR="00D4305D" w:rsidRDefault="00C91FCC" w:rsidP="00D4305D">
      <w:pPr>
        <w:keepNext/>
      </w:pPr>
      <w:r>
        <w:pict>
          <v:shape id="_x0000_i1029" type="#_x0000_t75" style="width:468pt;height:241.5pt">
            <v:imagedata r:id="rId10" o:title="outbreak_toolow_2"/>
          </v:shape>
        </w:pict>
      </w:r>
    </w:p>
    <w:p w:rsidR="00D4305D" w:rsidRPr="00D4305D" w:rsidRDefault="00D4305D" w:rsidP="00D4305D">
      <w:pPr>
        <w:pStyle w:val="Caption"/>
      </w:pPr>
      <w:bookmarkStart w:id="5" w:name="_Ref459892190"/>
      <w:r>
        <w:t xml:space="preserve">Figure </w:t>
      </w:r>
      <w:r w:rsidR="00C91FCC">
        <w:fldChar w:fldCharType="begin"/>
      </w:r>
      <w:r w:rsidR="00C91FCC">
        <w:instrText xml:space="preserve"> SEQ Figure \* ARABIC </w:instrText>
      </w:r>
      <w:r w:rsidR="00C91FCC">
        <w:fldChar w:fldCharType="separate"/>
      </w:r>
      <w:r>
        <w:rPr>
          <w:noProof/>
        </w:rPr>
        <w:t>5</w:t>
      </w:r>
      <w:r w:rsidR="00C91FCC">
        <w:rPr>
          <w:noProof/>
        </w:rPr>
        <w:fldChar w:fldCharType="end"/>
      </w:r>
      <w:bookmarkEnd w:id="5"/>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D4305D" w:rsidRPr="00D4305D" w:rsidRDefault="0001541F" w:rsidP="00D4305D">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305062" w:rsidRDefault="00226F59">
      <w:pPr>
        <w:rPr>
          <w:b/>
        </w:rPr>
      </w:pPr>
      <w:r w:rsidRPr="00226F59">
        <w:rPr>
          <w:b/>
        </w:rPr>
        <w:lastRenderedPageBreak/>
        <w:t>Additional figures</w:t>
      </w:r>
    </w:p>
    <w:p w:rsidR="0009078D" w:rsidRDefault="0009078D">
      <w:r>
        <w:t xml:space="preserve">The simulation </w:t>
      </w:r>
      <w:proofErr w:type="spellStart"/>
      <w:r>
        <w:t>metapopulations</w:t>
      </w:r>
      <w:proofErr w:type="spellEnd"/>
      <w:r>
        <w:t xml:space="preserve"> are generated by applying</w:t>
      </w:r>
      <w:r w:rsidR="00A21F7F">
        <w:t xml:space="preserve"> WHO</w:t>
      </w:r>
      <w:r>
        <w:t xml:space="preserve"> shapefiles from</w:t>
      </w:r>
      <w:r w:rsidR="00CF0E5D">
        <w:t xml:space="preserve"> POLIS </w:t>
      </w:r>
      <w:r>
        <w:t xml:space="preserve">to population maps of Africa obtained from the </w:t>
      </w:r>
      <w:proofErr w:type="spellStart"/>
      <w:r>
        <w:t>Worldpop</w:t>
      </w:r>
      <w:proofErr w:type="spellEnd"/>
      <w:r>
        <w:t xml:space="preserve"> collaboration.</w:t>
      </w:r>
      <w:r w:rsidR="00852FDF">
        <w:fldChar w:fldCharType="begin" w:fldLock="1"/>
      </w:r>
      <w:r w:rsidR="000A5003">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rsidR="00852FDF">
        <w:fldChar w:fldCharType="separate"/>
      </w:r>
      <w:r w:rsidR="000A5003" w:rsidRPr="000A5003">
        <w:rPr>
          <w:noProof/>
          <w:vertAlign w:val="superscript"/>
        </w:rPr>
        <w:t>4,12</w:t>
      </w:r>
      <w:r w:rsidR="00852FDF">
        <w:fldChar w:fldCharType="end"/>
      </w:r>
      <w:r>
        <w:t xml:space="preserve"> </w:t>
      </w:r>
      <w:r w:rsidR="00564214">
        <w:fldChar w:fldCharType="begin"/>
      </w:r>
      <w:r w:rsidR="00564214">
        <w:instrText xml:space="preserve"> REF _Ref458514130 \h </w:instrText>
      </w:r>
      <w:r w:rsidR="00564214">
        <w:fldChar w:fldCharType="separate"/>
      </w:r>
      <w:r w:rsidR="00564214">
        <w:t xml:space="preserve">Figure </w:t>
      </w:r>
      <w:r w:rsidR="00564214">
        <w:rPr>
          <w:noProof/>
        </w:rPr>
        <w:t>1</w:t>
      </w:r>
      <w:r w:rsidR="00564214">
        <w:fldChar w:fldCharType="end"/>
      </w:r>
      <w:r>
        <w:t xml:space="preserve"> </w:t>
      </w:r>
      <w:r w:rsidR="00564214">
        <w:t>i</w:t>
      </w:r>
      <w:r>
        <w:t>llustrates the population map (color) and country/province boundaries (thick/thin black solid lines)</w:t>
      </w:r>
      <w:r w:rsidR="00564214">
        <w:t xml:space="preserve"> that were used</w:t>
      </w:r>
      <w:r>
        <w:t xml:space="preserve">.  The total size of </w:t>
      </w:r>
      <w:r w:rsidR="00564214">
        <w:t>a given</w:t>
      </w:r>
      <w:r>
        <w:t xml:space="preserve"> </w:t>
      </w:r>
      <w:proofErr w:type="spellStart"/>
      <w:r>
        <w:t>metapopulation</w:t>
      </w:r>
      <w:proofErr w:type="spellEnd"/>
      <w:r>
        <w:t xml:space="preserve"> is the aggregated sum of the per-pixel population map within the boundaries, and </w:t>
      </w:r>
      <w:r w:rsidR="00564214">
        <w:t>each</w:t>
      </w:r>
      <w:r>
        <w:t xml:space="preserve"> population is placed at the population-weighted centroid of the province</w:t>
      </w:r>
      <w:r w:rsidR="00564214">
        <w:t xml:space="preserve"> (for purposes of computing distances between </w:t>
      </w:r>
      <w:proofErr w:type="spellStart"/>
      <w:r w:rsidR="00564214">
        <w:t>metapopulations</w:t>
      </w:r>
      <w:proofErr w:type="spellEnd"/>
      <w:r w:rsidR="00564214">
        <w:t xml:space="preserve"> in the gravity model of migration)</w:t>
      </w:r>
      <w:r>
        <w:t>.</w:t>
      </w:r>
    </w:p>
    <w:p w:rsidR="0086743A" w:rsidRDefault="0086743A">
      <w:r>
        <w:t xml:space="preserve">Changing the distance-dependence in the gravity model of migration is found to have a negligible effect on the position of the </w:t>
      </w:r>
      <w:proofErr w:type="spellStart"/>
      <w:r>
        <w:t>separatrix</w:t>
      </w:r>
      <w:proofErr w:type="spellEnd"/>
      <w:r>
        <w:t xml:space="preserve">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sidR="00840C9E">
        <w:rPr>
          <w:highlight w:val="yellow"/>
        </w:rPr>
        <w:fldChar w:fldCharType="begin"/>
      </w:r>
      <w:r w:rsidR="00840C9E">
        <w:instrText xml:space="preserve"> REF _Ref458511164 \h </w:instrText>
      </w:r>
      <w:r w:rsidR="00840C9E">
        <w:rPr>
          <w:highlight w:val="yellow"/>
        </w:rPr>
      </w:r>
      <w:r w:rsidR="00840C9E">
        <w:rPr>
          <w:highlight w:val="yellow"/>
        </w:rPr>
        <w:fldChar w:fldCharType="separate"/>
      </w:r>
      <w:r w:rsidR="00564214">
        <w:t xml:space="preserve">Figure </w:t>
      </w:r>
      <w:r w:rsidR="00564214">
        <w:rPr>
          <w:noProof/>
        </w:rPr>
        <w:t>2</w:t>
      </w:r>
      <w:r w:rsidR="00840C9E">
        <w:rPr>
          <w:highlight w:val="yellow"/>
        </w:rPr>
        <w:fldChar w:fldCharType="end"/>
      </w:r>
      <w:r w:rsidR="00840C9E">
        <w:t xml:space="preserve"> </w:t>
      </w:r>
      <w:r>
        <w:t>presents the results of this comparison.</w:t>
      </w:r>
    </w:p>
    <w:p w:rsidR="003014F0" w:rsidRDefault="003014F0" w:rsidP="003014F0">
      <w:r>
        <w:rPr>
          <w:highlight w:val="yellow"/>
        </w:rPr>
        <w:fldChar w:fldCharType="begin"/>
      </w:r>
      <w:r>
        <w:instrText xml:space="preserve"> REF _Ref458507062 \h </w:instrText>
      </w:r>
      <w:r>
        <w:rPr>
          <w:highlight w:val="yellow"/>
        </w:rPr>
      </w:r>
      <w:r>
        <w:rPr>
          <w:highlight w:val="yellow"/>
        </w:rPr>
        <w:fldChar w:fldCharType="separate"/>
      </w:r>
      <w:r w:rsidR="000E2C22">
        <w:t xml:space="preserve">Figure </w:t>
      </w:r>
      <w:r w:rsidR="000E2C22">
        <w:rPr>
          <w:noProof/>
        </w:rPr>
        <w:t>3</w:t>
      </w:r>
      <w:r>
        <w:rPr>
          <w:highlight w:val="yellow"/>
        </w:rPr>
        <w:fldChar w:fldCharType="end"/>
      </w:r>
      <w:r>
        <w:t xml:space="preserve"> shows that increasing the timescale of Sabin</w:t>
      </w:r>
      <w:r w:rsidR="00045A36">
        <w:t xml:space="preserve"> </w:t>
      </w:r>
      <w:r>
        <w:t xml:space="preserve">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3014F0" w:rsidRDefault="003014F0"/>
    <w:p w:rsidR="0009078D" w:rsidRDefault="00C91FCC" w:rsidP="0009078D">
      <w:pPr>
        <w:keepNext/>
      </w:pPr>
      <w:r>
        <w:rPr>
          <w:highlight w:val="yellow"/>
        </w:rPr>
        <w:lastRenderedPageBreak/>
        <w:pict>
          <v:shape id="_x0000_i1030" type="#_x0000_t75" style="width:467.25pt;height:6in">
            <v:imagedata r:id="rId11" o:title="region_map"/>
          </v:shape>
        </w:pict>
      </w:r>
    </w:p>
    <w:p w:rsidR="0009078D" w:rsidRDefault="0009078D" w:rsidP="0009078D">
      <w:pPr>
        <w:pStyle w:val="Caption"/>
        <w:rPr>
          <w:highlight w:val="yellow"/>
        </w:rPr>
      </w:pPr>
      <w:bookmarkStart w:id="6" w:name="_Ref458514130"/>
      <w:r>
        <w:t xml:space="preserve">Figure </w:t>
      </w:r>
      <w:r w:rsidR="00C91FCC">
        <w:fldChar w:fldCharType="begin"/>
      </w:r>
      <w:r w:rsidR="00C91FCC">
        <w:instrText xml:space="preserve"> SEQ Figure \* ARABIC </w:instrText>
      </w:r>
      <w:r w:rsidR="00C91FCC">
        <w:fldChar w:fldCharType="separate"/>
      </w:r>
      <w:r w:rsidR="00D4305D">
        <w:rPr>
          <w:noProof/>
        </w:rPr>
        <w:t>6</w:t>
      </w:r>
      <w:r w:rsidR="00C91FCC">
        <w:rPr>
          <w:noProof/>
        </w:rPr>
        <w:fldChar w:fldCharType="end"/>
      </w:r>
      <w:bookmarkEnd w:id="6"/>
      <w:r>
        <w:t>: Population map (</w:t>
      </w:r>
      <w:bookmarkStart w:id="7" w:name="_GoBack"/>
      <w:bookmarkEnd w:id="7"/>
      <w:r>
        <w:t xml:space="preserve">from </w:t>
      </w:r>
      <w:proofErr w:type="spellStart"/>
      <w:r>
        <w:t>Worldpop</w:t>
      </w:r>
      <w:proofErr w:type="spellEnd"/>
      <w:r>
        <w:t xml:space="preserve">) and country/province boundaries (thick/thin solid black lines, from POLIS) used to generate the </w:t>
      </w:r>
      <w:proofErr w:type="spellStart"/>
      <w:r>
        <w:t>meta</w:t>
      </w:r>
      <w:r w:rsidR="00852FDF">
        <w:t>populations</w:t>
      </w:r>
      <w:proofErr w:type="spellEnd"/>
      <w:r w:rsidR="00852FDF">
        <w:t xml:space="preserve"> for the simulation.</w:t>
      </w:r>
      <w:r w:rsidR="00852FDF">
        <w:fldChar w:fldCharType="begin" w:fldLock="1"/>
      </w:r>
      <w:r w:rsidR="000A5003">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rsidR="00852FDF">
        <w:fldChar w:fldCharType="separate"/>
      </w:r>
      <w:r w:rsidR="000A5003" w:rsidRPr="000A5003">
        <w:rPr>
          <w:b w:val="0"/>
          <w:noProof/>
          <w:vertAlign w:val="superscript"/>
        </w:rPr>
        <w:t>4,12</w:t>
      </w:r>
      <w:r w:rsidR="00852FDF">
        <w:fldChar w:fldCharType="end"/>
      </w:r>
      <w:r w:rsidR="00852FDF" w:rsidRPr="009C0BDF">
        <w:t xml:space="preserve"> </w:t>
      </w:r>
      <w:r w:rsidR="009C0BDF">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09078D" w:rsidRDefault="0009078D" w:rsidP="0086743A">
      <w:pPr>
        <w:keepNext/>
        <w:rPr>
          <w:highlight w:val="yellow"/>
        </w:rPr>
      </w:pPr>
    </w:p>
    <w:p w:rsidR="0086743A" w:rsidRDefault="008872FA" w:rsidP="0086743A">
      <w:pPr>
        <w:keepNext/>
      </w:pPr>
      <w:r>
        <w:rPr>
          <w:noProof/>
        </w:rPr>
        <w:drawing>
          <wp:inline distT="0" distB="0" distL="0" distR="0">
            <wp:extent cx="5943600" cy="5454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86743A" w:rsidRDefault="0086743A" w:rsidP="0086743A">
      <w:pPr>
        <w:pStyle w:val="Caption"/>
      </w:pPr>
      <w:bookmarkStart w:id="8" w:name="_Ref458511164"/>
      <w:r>
        <w:t xml:space="preserve">Figure </w:t>
      </w:r>
      <w:r w:rsidR="00C91FCC">
        <w:fldChar w:fldCharType="begin"/>
      </w:r>
      <w:r w:rsidR="00C91FCC">
        <w:instrText xml:space="preserve"> SEQ Figure \* ARABIC </w:instrText>
      </w:r>
      <w:r w:rsidR="00C91FCC">
        <w:fldChar w:fldCharType="separate"/>
      </w:r>
      <w:r w:rsidR="00D4305D">
        <w:rPr>
          <w:noProof/>
        </w:rPr>
        <w:t>7</w:t>
      </w:r>
      <w:r w:rsidR="00C91FCC">
        <w:rPr>
          <w:noProof/>
        </w:rPr>
        <w:fldChar w:fldCharType="end"/>
      </w:r>
      <w:bookmarkEnd w:id="8"/>
      <w:r>
        <w:t xml:space="preserve">: Position of the 50% </w:t>
      </w:r>
      <w:proofErr w:type="spellStart"/>
      <w:r>
        <w:t>separatrix</w:t>
      </w:r>
      <w:proofErr w:type="spellEnd"/>
      <w:r>
        <w:t xml:space="preserve"> line as the distance dependence in the gravity model of migration varies, at constant </w:t>
      </w:r>
      <w:r>
        <w:rPr>
          <w:i/>
        </w:rPr>
        <w:t>λ</w:t>
      </w:r>
      <w:r>
        <w:t>= 60 days, N</w:t>
      </w:r>
      <w:r>
        <w:softHyphen/>
      </w:r>
      <w:r>
        <w:rPr>
          <w:vertAlign w:val="subscript"/>
        </w:rPr>
        <w:t>IPV</w:t>
      </w:r>
      <w:r>
        <w:t xml:space="preserve">= 1, </w:t>
      </w:r>
      <w:r>
        <w:rPr>
          <w:i/>
        </w:rPr>
        <w:t>c</w:t>
      </w:r>
      <w:r>
        <w:t>=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3014F0" w:rsidRDefault="003014F0" w:rsidP="003014F0">
      <w:pPr>
        <w:keepNext/>
      </w:pPr>
      <w:r>
        <w:rPr>
          <w:noProof/>
        </w:rPr>
        <w:lastRenderedPageBreak/>
        <w:drawing>
          <wp:inline distT="0" distB="0" distL="0" distR="0" wp14:anchorId="65754988" wp14:editId="5F92C63D">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3014F0" w:rsidRPr="002613BD" w:rsidRDefault="003014F0" w:rsidP="003014F0">
      <w:pPr>
        <w:pStyle w:val="Caption"/>
      </w:pPr>
      <w:bookmarkStart w:id="9" w:name="_Ref458507062"/>
      <w:r>
        <w:t xml:space="preserve">Figure </w:t>
      </w:r>
      <w:r w:rsidR="00C91FCC">
        <w:fldChar w:fldCharType="begin"/>
      </w:r>
      <w:r w:rsidR="00C91FCC">
        <w:instrText xml:space="preserve"> SEQ Figure \* ARABIC </w:instrText>
      </w:r>
      <w:r w:rsidR="00C91FCC">
        <w:fldChar w:fldCharType="separate"/>
      </w:r>
      <w:r w:rsidR="00D4305D">
        <w:rPr>
          <w:noProof/>
        </w:rPr>
        <w:t>8</w:t>
      </w:r>
      <w:r w:rsidR="00C91FCC">
        <w:rPr>
          <w:noProof/>
        </w:rPr>
        <w:fldChar w:fldCharType="end"/>
      </w:r>
      <w:bookmarkEnd w:id="9"/>
      <w:r>
        <w:t xml:space="preserve">: Position of the 50% </w:t>
      </w:r>
      <w:proofErr w:type="spellStart"/>
      <w:r>
        <w:t>separatrix</w:t>
      </w:r>
      <w:proofErr w:type="spellEnd"/>
      <w:r>
        <w:t xml:space="preserve"> line as the timescale of R</w:t>
      </w:r>
      <w:r>
        <w:rPr>
          <w:vertAlign w:val="subscript"/>
        </w:rPr>
        <w:t>0</w:t>
      </w:r>
      <w:r>
        <w:t xml:space="preserve"> reversion varies, at constant f=0.5, N</w:t>
      </w:r>
      <w:r>
        <w:softHyphen/>
      </w:r>
      <w:r>
        <w:rPr>
          <w:vertAlign w:val="subscript"/>
        </w:rPr>
        <w:t>IPV</w:t>
      </w:r>
      <w:r>
        <w:t xml:space="preserve">= 1, </w:t>
      </w:r>
      <w:r>
        <w:rPr>
          <w:i/>
        </w:rPr>
        <w:t>c</w:t>
      </w:r>
      <w:r>
        <w:t xml:space="preserve">= 1.  The solid and dashed lines respectively indicate </w:t>
      </w:r>
      <w:r>
        <w:rPr>
          <w:i/>
        </w:rPr>
        <w:t>λ</w:t>
      </w:r>
      <w:r>
        <w:t xml:space="preserve">= 60 days and </w:t>
      </w:r>
      <w:r>
        <w:rPr>
          <w:i/>
        </w:rPr>
        <w:t>λ</w:t>
      </w:r>
      <w:r>
        <w:t>=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716908" w:rsidRDefault="00716908" w:rsidP="00716908"/>
    <w:p w:rsidR="00716908" w:rsidRDefault="00716908" w:rsidP="00716908">
      <w:pPr>
        <w:rPr>
          <w:b/>
        </w:rPr>
      </w:pPr>
      <w:r>
        <w:rPr>
          <w:b/>
        </w:rPr>
        <w:t>References</w:t>
      </w:r>
    </w:p>
    <w:p w:rsidR="000A5003" w:rsidRPr="000A5003" w:rsidRDefault="00716908" w:rsidP="000A5003">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A5003" w:rsidRPr="000A5003">
        <w:rPr>
          <w:rFonts w:ascii="Calibri" w:hAnsi="Calibri" w:cs="Times New Roman"/>
          <w:noProof/>
          <w:szCs w:val="24"/>
        </w:rPr>
        <w:t>1</w:t>
      </w:r>
      <w:r w:rsidR="000A5003" w:rsidRPr="000A5003">
        <w:rPr>
          <w:rFonts w:ascii="Calibri" w:hAnsi="Calibri" w:cs="Times New Roman"/>
          <w:noProof/>
          <w:szCs w:val="24"/>
        </w:rPr>
        <w:tab/>
        <w:t xml:space="preserve">Asturias EJ, Bandyopadhyay AS, Self S, </w:t>
      </w:r>
      <w:r w:rsidR="000A5003" w:rsidRPr="000A5003">
        <w:rPr>
          <w:rFonts w:ascii="Calibri" w:hAnsi="Calibri" w:cs="Times New Roman"/>
          <w:i/>
          <w:iCs/>
          <w:noProof/>
          <w:szCs w:val="24"/>
        </w:rPr>
        <w:t>et al.</w:t>
      </w:r>
      <w:r w:rsidR="000A5003" w:rsidRPr="000A5003">
        <w:rPr>
          <w:rFonts w:ascii="Calibri" w:hAnsi="Calibri" w:cs="Times New Roman"/>
          <w:noProof/>
          <w:szCs w:val="24"/>
        </w:rPr>
        <w:t xml:space="preserve"> Humoral and intestinal immunity induced by new schedules of bivalent oral poliovirus vaccine and one or two doses of inactivated poliovirus vaccine in Latin American infants: an open-label randomised controlled trial. </w:t>
      </w:r>
      <w:r w:rsidR="000A5003" w:rsidRPr="000A5003">
        <w:rPr>
          <w:rFonts w:ascii="Calibri" w:hAnsi="Calibri" w:cs="Times New Roman"/>
          <w:i/>
          <w:iCs/>
          <w:noProof/>
          <w:szCs w:val="24"/>
        </w:rPr>
        <w:t>Lancet</w:t>
      </w:r>
      <w:r w:rsidR="000A5003" w:rsidRPr="000A5003">
        <w:rPr>
          <w:rFonts w:ascii="Calibri" w:hAnsi="Calibri" w:cs="Times New Roman"/>
          <w:noProof/>
          <w:szCs w:val="24"/>
        </w:rPr>
        <w:t xml:space="preserve"> 2016; </w:t>
      </w:r>
      <w:r w:rsidR="000A5003" w:rsidRPr="000A5003">
        <w:rPr>
          <w:rFonts w:ascii="Calibri" w:hAnsi="Calibri" w:cs="Times New Roman"/>
          <w:b/>
          <w:bCs/>
          <w:noProof/>
          <w:szCs w:val="24"/>
        </w:rPr>
        <w:t>388</w:t>
      </w:r>
      <w:r w:rsidR="000A5003" w:rsidRPr="000A5003">
        <w:rPr>
          <w:rFonts w:ascii="Calibri" w:hAnsi="Calibri" w:cs="Times New Roman"/>
          <w:noProof/>
          <w:szCs w:val="24"/>
        </w:rPr>
        <w:t>: 158–6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2</w:t>
      </w:r>
      <w:r w:rsidRPr="000A5003">
        <w:rPr>
          <w:rFonts w:ascii="Calibri" w:hAnsi="Calibri" w:cs="Times New Roman"/>
          <w:noProof/>
          <w:szCs w:val="24"/>
        </w:rPr>
        <w:tab/>
        <w:t xml:space="preserve">O’Ryan M, Bandyopadhyay AS, Villena R, </w:t>
      </w:r>
      <w:r w:rsidRPr="000A5003">
        <w:rPr>
          <w:rFonts w:ascii="Calibri" w:hAnsi="Calibri" w:cs="Times New Roman"/>
          <w:i/>
          <w:iCs/>
          <w:noProof/>
          <w:szCs w:val="24"/>
        </w:rPr>
        <w:t>et al.</w:t>
      </w:r>
      <w:r w:rsidRPr="000A5003">
        <w:rPr>
          <w:rFonts w:ascii="Calibri" w:hAnsi="Calibri" w:cs="Times New Roman"/>
          <w:noProof/>
          <w:szCs w:val="24"/>
        </w:rPr>
        <w:t xml:space="preserve"> Inactivated poliovirus vaccine given alone or in a sequential schedule with bivalent oral poliovirus vaccine in Chilean infants: a randomised, </w:t>
      </w:r>
      <w:r w:rsidRPr="000A5003">
        <w:rPr>
          <w:rFonts w:ascii="Calibri" w:hAnsi="Calibri" w:cs="Times New Roman"/>
          <w:noProof/>
          <w:szCs w:val="24"/>
        </w:rPr>
        <w:lastRenderedPageBreak/>
        <w:t xml:space="preserve">controlled, open-label, phase 4, non-inferiority study. </w:t>
      </w:r>
      <w:r w:rsidRPr="000A5003">
        <w:rPr>
          <w:rFonts w:ascii="Calibri" w:hAnsi="Calibri" w:cs="Times New Roman"/>
          <w:i/>
          <w:iCs/>
          <w:noProof/>
          <w:szCs w:val="24"/>
        </w:rPr>
        <w:t>Lancet Infect Dis</w:t>
      </w:r>
      <w:r w:rsidRPr="000A5003">
        <w:rPr>
          <w:rFonts w:ascii="Calibri" w:hAnsi="Calibri" w:cs="Times New Roman"/>
          <w:noProof/>
          <w:szCs w:val="24"/>
        </w:rPr>
        <w:t xml:space="preserve"> 2015; </w:t>
      </w:r>
      <w:r w:rsidRPr="000A5003">
        <w:rPr>
          <w:rFonts w:ascii="Calibri" w:hAnsi="Calibri" w:cs="Times New Roman"/>
          <w:b/>
          <w:bCs/>
          <w:noProof/>
          <w:szCs w:val="24"/>
        </w:rPr>
        <w:t>15</w:t>
      </w:r>
      <w:r w:rsidRPr="000A5003">
        <w:rPr>
          <w:rFonts w:ascii="Calibri" w:hAnsi="Calibri" w:cs="Times New Roman"/>
          <w:noProof/>
          <w:szCs w:val="24"/>
        </w:rPr>
        <w:t>: 1273–82.</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3</w:t>
      </w:r>
      <w:r w:rsidRPr="000A5003">
        <w:rPr>
          <w:rFonts w:ascii="Calibri" w:hAnsi="Calibri" w:cs="Times New Roman"/>
          <w:noProof/>
          <w:szCs w:val="24"/>
        </w:rPr>
        <w:tab/>
        <w:t>National Population Commission - Federal Republic of Nigeria, ICF International. Nigeria Demographic and Health Survey, 2013 - Final Report. 2014.</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4</w:t>
      </w:r>
      <w:r w:rsidRPr="000A5003">
        <w:rPr>
          <w:rFonts w:ascii="Calibri" w:hAnsi="Calibri" w:cs="Times New Roman"/>
          <w:noProof/>
          <w:szCs w:val="24"/>
        </w:rPr>
        <w:tab/>
        <w:t>POLIS: The polio information system. https://extranet.who.int/polis/Search (accessed Aug 2, 2016).</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5</w:t>
      </w:r>
      <w:r w:rsidRPr="000A5003">
        <w:rPr>
          <w:rFonts w:ascii="Calibri" w:hAnsi="Calibri" w:cs="Times New Roman"/>
          <w:noProof/>
          <w:szCs w:val="24"/>
        </w:rPr>
        <w:tab/>
        <w:t xml:space="preserve">Behrend MR, Hu H, Nigmatulina KR, Eckhoff P. A quantitative survey of the literature on poliovirus infection and immunity. </w:t>
      </w:r>
      <w:r w:rsidRPr="000A5003">
        <w:rPr>
          <w:rFonts w:ascii="Calibri" w:hAnsi="Calibri" w:cs="Times New Roman"/>
          <w:i/>
          <w:iCs/>
          <w:noProof/>
          <w:szCs w:val="24"/>
        </w:rPr>
        <w:t>Int J Infect Dis</w:t>
      </w:r>
      <w:r w:rsidRPr="000A5003">
        <w:rPr>
          <w:rFonts w:ascii="Calibri" w:hAnsi="Calibri" w:cs="Times New Roman"/>
          <w:noProof/>
          <w:szCs w:val="24"/>
        </w:rPr>
        <w:t xml:space="preserve"> 2014; </w:t>
      </w:r>
      <w:r w:rsidRPr="000A5003">
        <w:rPr>
          <w:rFonts w:ascii="Calibri" w:hAnsi="Calibri" w:cs="Times New Roman"/>
          <w:b/>
          <w:bCs/>
          <w:noProof/>
          <w:szCs w:val="24"/>
        </w:rPr>
        <w:t>18</w:t>
      </w:r>
      <w:r w:rsidRPr="000A5003">
        <w:rPr>
          <w:rFonts w:ascii="Calibri" w:hAnsi="Calibri" w:cs="Times New Roman"/>
          <w:noProof/>
          <w:szCs w:val="24"/>
        </w:rPr>
        <w:t>: 4–13.</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6</w:t>
      </w:r>
      <w:r w:rsidRPr="000A5003">
        <w:rPr>
          <w:rFonts w:ascii="Calibri" w:hAnsi="Calibri" w:cs="Times New Roman"/>
          <w:noProof/>
          <w:szCs w:val="24"/>
        </w:rPr>
        <w:tab/>
        <w:t xml:space="preserve">Duintjer Tebbens RJ, Pallansch MA, Kalkowska DA, Wassilak SGF, Cochi SL, Thompson KM. Characterizing poliovirus transmission and evolution: insights from modeling experiences with wild and vaccine-related polioviruse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703–4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7</w:t>
      </w:r>
      <w:r w:rsidRPr="000A5003">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0A5003">
        <w:rPr>
          <w:rFonts w:ascii="Calibri" w:hAnsi="Calibri" w:cs="Times New Roman"/>
          <w:i/>
          <w:iCs/>
          <w:noProof/>
          <w:szCs w:val="24"/>
        </w:rPr>
        <w:t>PLoS Pathog</w:t>
      </w:r>
      <w:r w:rsidRPr="000A5003">
        <w:rPr>
          <w:rFonts w:ascii="Calibri" w:hAnsi="Calibri" w:cs="Times New Roman"/>
          <w:noProof/>
          <w:szCs w:val="24"/>
        </w:rPr>
        <w:t xml:space="preserve"> 2012; </w:t>
      </w:r>
      <w:r w:rsidRPr="000A5003">
        <w:rPr>
          <w:rFonts w:ascii="Calibri" w:hAnsi="Calibri" w:cs="Times New Roman"/>
          <w:b/>
          <w:bCs/>
          <w:noProof/>
          <w:szCs w:val="24"/>
        </w:rPr>
        <w:t>8</w:t>
      </w:r>
      <w:r w:rsidRPr="000A5003">
        <w:rPr>
          <w:rFonts w:ascii="Calibri" w:hAnsi="Calibri" w:cs="Times New Roman"/>
          <w:noProof/>
          <w:szCs w:val="24"/>
        </w:rPr>
        <w:t>: e100259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8</w:t>
      </w:r>
      <w:r w:rsidRPr="000A5003">
        <w:rPr>
          <w:rFonts w:ascii="Calibri" w:hAnsi="Calibri" w:cs="Times New Roman"/>
          <w:noProof/>
          <w:szCs w:val="24"/>
        </w:rPr>
        <w:tab/>
        <w:t xml:space="preserve">Wesolowski A, Buckee CO, Pindolia DK, </w:t>
      </w:r>
      <w:r w:rsidRPr="000A5003">
        <w:rPr>
          <w:rFonts w:ascii="Calibri" w:hAnsi="Calibri" w:cs="Times New Roman"/>
          <w:i/>
          <w:iCs/>
          <w:noProof/>
          <w:szCs w:val="24"/>
        </w:rPr>
        <w:t>et al.</w:t>
      </w:r>
      <w:r w:rsidRPr="000A5003">
        <w:rPr>
          <w:rFonts w:ascii="Calibri" w:hAnsi="Calibri" w:cs="Times New Roman"/>
          <w:noProof/>
          <w:szCs w:val="24"/>
        </w:rPr>
        <w:t xml:space="preserve"> The Use of Census Migration Data to Approximate Human Movement Patterns across Temporal Scales. </w:t>
      </w:r>
      <w:r w:rsidRPr="000A5003">
        <w:rPr>
          <w:rFonts w:ascii="Calibri" w:hAnsi="Calibri" w:cs="Times New Roman"/>
          <w:i/>
          <w:iCs/>
          <w:noProof/>
          <w:szCs w:val="24"/>
        </w:rPr>
        <w:t>PLoS One</w:t>
      </w:r>
      <w:r w:rsidRPr="000A5003">
        <w:rPr>
          <w:rFonts w:ascii="Calibri" w:hAnsi="Calibri" w:cs="Times New Roman"/>
          <w:noProof/>
          <w:szCs w:val="24"/>
        </w:rPr>
        <w:t xml:space="preserve"> 2013; </w:t>
      </w:r>
      <w:r w:rsidRPr="000A5003">
        <w:rPr>
          <w:rFonts w:ascii="Calibri" w:hAnsi="Calibri" w:cs="Times New Roman"/>
          <w:b/>
          <w:bCs/>
          <w:noProof/>
          <w:szCs w:val="24"/>
        </w:rPr>
        <w:t>8</w:t>
      </w:r>
      <w:r w:rsidRPr="000A5003">
        <w:rPr>
          <w:rFonts w:ascii="Calibri" w:hAnsi="Calibri" w:cs="Times New Roman"/>
          <w:noProof/>
          <w:szCs w:val="24"/>
        </w:rPr>
        <w:t>: e52971.</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9</w:t>
      </w:r>
      <w:r w:rsidRPr="000A5003">
        <w:rPr>
          <w:rFonts w:ascii="Calibri" w:hAnsi="Calibri" w:cs="Times New Roman"/>
          <w:noProof/>
          <w:szCs w:val="24"/>
        </w:rPr>
        <w:tab/>
        <w:t xml:space="preserve">Duintjer Tebbens RJ, Pallansch MA, Kim J-H, </w:t>
      </w:r>
      <w:r w:rsidRPr="000A5003">
        <w:rPr>
          <w:rFonts w:ascii="Calibri" w:hAnsi="Calibri" w:cs="Times New Roman"/>
          <w:i/>
          <w:iCs/>
          <w:noProof/>
          <w:szCs w:val="24"/>
        </w:rPr>
        <w:t>et al.</w:t>
      </w:r>
      <w:r w:rsidRPr="000A5003">
        <w:rPr>
          <w:rFonts w:ascii="Calibri" w:hAnsi="Calibri" w:cs="Times New Roman"/>
          <w:noProof/>
          <w:szCs w:val="24"/>
        </w:rPr>
        <w:t xml:space="preserve"> Oral poliovirus vaccine evolution and insights relevant to modeling the risks of circulating vaccine-derived polioviruses (cVDPV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680–702.</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0</w:t>
      </w:r>
      <w:r w:rsidRPr="000A5003">
        <w:rPr>
          <w:rFonts w:ascii="Calibri" w:hAnsi="Calibri" w:cs="Times New Roman"/>
          <w:noProof/>
          <w:szCs w:val="24"/>
        </w:rPr>
        <w:tab/>
        <w:t xml:space="preserve">Raftery AE, Bao L. Estimating and Projecting Trends in HIV/AIDS Generalized Epidemics Using Incremental Mixture Importance Sampling. </w:t>
      </w:r>
      <w:r w:rsidRPr="000A5003">
        <w:rPr>
          <w:rFonts w:ascii="Calibri" w:hAnsi="Calibri" w:cs="Times New Roman"/>
          <w:i/>
          <w:iCs/>
          <w:noProof/>
          <w:szCs w:val="24"/>
        </w:rPr>
        <w:t>Biometrics</w:t>
      </w:r>
      <w:r w:rsidRPr="000A5003">
        <w:rPr>
          <w:rFonts w:ascii="Calibri" w:hAnsi="Calibri" w:cs="Times New Roman"/>
          <w:noProof/>
          <w:szCs w:val="24"/>
        </w:rPr>
        <w:t xml:space="preserve"> 2010; </w:t>
      </w:r>
      <w:r w:rsidRPr="000A5003">
        <w:rPr>
          <w:rFonts w:ascii="Calibri" w:hAnsi="Calibri" w:cs="Times New Roman"/>
          <w:b/>
          <w:bCs/>
          <w:noProof/>
          <w:szCs w:val="24"/>
        </w:rPr>
        <w:t>66</w:t>
      </w:r>
      <w:r w:rsidRPr="000A5003">
        <w:rPr>
          <w:rFonts w:ascii="Calibri" w:hAnsi="Calibri" w:cs="Times New Roman"/>
          <w:noProof/>
          <w:szCs w:val="24"/>
        </w:rPr>
        <w:t>: 1162–73.</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1</w:t>
      </w:r>
      <w:r w:rsidRPr="000A5003">
        <w:rPr>
          <w:rFonts w:ascii="Calibri" w:hAnsi="Calibri" w:cs="Times New Roman"/>
          <w:noProof/>
          <w:szCs w:val="24"/>
        </w:rPr>
        <w:tab/>
        <w:t xml:space="preserve">Upfill-Brown AM, Lyons HM, Pate MA, </w:t>
      </w:r>
      <w:r w:rsidRPr="000A5003">
        <w:rPr>
          <w:rFonts w:ascii="Calibri" w:hAnsi="Calibri" w:cs="Times New Roman"/>
          <w:i/>
          <w:iCs/>
          <w:noProof/>
          <w:szCs w:val="24"/>
        </w:rPr>
        <w:t>et al.</w:t>
      </w:r>
      <w:r w:rsidRPr="000A5003">
        <w:rPr>
          <w:rFonts w:ascii="Calibri" w:hAnsi="Calibri" w:cs="Times New Roman"/>
          <w:noProof/>
          <w:szCs w:val="24"/>
        </w:rPr>
        <w:t xml:space="preserve"> Predictive spatial risk model of poliovirus to aid prioritization and hasten eradication in Nigeria. </w:t>
      </w:r>
      <w:r w:rsidRPr="000A5003">
        <w:rPr>
          <w:rFonts w:ascii="Calibri" w:hAnsi="Calibri" w:cs="Times New Roman"/>
          <w:i/>
          <w:iCs/>
          <w:noProof/>
          <w:szCs w:val="24"/>
        </w:rPr>
        <w:t>BMC Med</w:t>
      </w:r>
      <w:r w:rsidRPr="000A5003">
        <w:rPr>
          <w:rFonts w:ascii="Calibri" w:hAnsi="Calibri" w:cs="Times New Roman"/>
          <w:noProof/>
          <w:szCs w:val="24"/>
        </w:rPr>
        <w:t xml:space="preserve"> 2014; </w:t>
      </w:r>
      <w:r w:rsidRPr="000A5003">
        <w:rPr>
          <w:rFonts w:ascii="Calibri" w:hAnsi="Calibri" w:cs="Times New Roman"/>
          <w:b/>
          <w:bCs/>
          <w:noProof/>
          <w:szCs w:val="24"/>
        </w:rPr>
        <w:t>12</w:t>
      </w:r>
      <w:r w:rsidRPr="000A5003">
        <w:rPr>
          <w:rFonts w:ascii="Calibri" w:hAnsi="Calibri" w:cs="Times New Roman"/>
          <w:noProof/>
          <w:szCs w:val="24"/>
        </w:rPr>
        <w:t>: 92.</w:t>
      </w:r>
    </w:p>
    <w:p w:rsidR="000A5003" w:rsidRPr="000A5003" w:rsidRDefault="000A5003" w:rsidP="000A5003">
      <w:pPr>
        <w:widowControl w:val="0"/>
        <w:autoSpaceDE w:val="0"/>
        <w:autoSpaceDN w:val="0"/>
        <w:adjustRightInd w:val="0"/>
        <w:spacing w:line="240" w:lineRule="auto"/>
        <w:ind w:left="640" w:hanging="640"/>
        <w:rPr>
          <w:rFonts w:ascii="Calibri" w:hAnsi="Calibri"/>
          <w:noProof/>
        </w:rPr>
      </w:pPr>
      <w:r w:rsidRPr="000A5003">
        <w:rPr>
          <w:rFonts w:ascii="Calibri" w:hAnsi="Calibri" w:cs="Times New Roman"/>
          <w:noProof/>
          <w:szCs w:val="24"/>
        </w:rPr>
        <w:t>12</w:t>
      </w:r>
      <w:r w:rsidRPr="000A5003">
        <w:rPr>
          <w:rFonts w:ascii="Calibri" w:hAnsi="Calibri" w:cs="Times New Roman"/>
          <w:noProof/>
          <w:szCs w:val="24"/>
        </w:rPr>
        <w:tab/>
        <w:t>WorldPop Collaboration. Worldpop - Selected Data: Africa &amp;gt; Whole Continent &amp;gt; Population 2010. 2012. http://www.worldpop.org.uk/data/summary/?contselect=Africa&amp;countselect=Whole+Continent&amp;typeselect=Population+2010 (accessed Aug 24, 2016).</w:t>
      </w:r>
    </w:p>
    <w:p w:rsidR="00716908" w:rsidRPr="00716908" w:rsidRDefault="00716908" w:rsidP="00716908">
      <w:r>
        <w:fldChar w:fldCharType="end"/>
      </w:r>
    </w:p>
    <w:sectPr w:rsidR="00716908" w:rsidRPr="007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C25"/>
    <w:rsid w:val="00007992"/>
    <w:rsid w:val="000104BD"/>
    <w:rsid w:val="0001541F"/>
    <w:rsid w:val="00045A36"/>
    <w:rsid w:val="00072AAC"/>
    <w:rsid w:val="0009078D"/>
    <w:rsid w:val="000A5003"/>
    <w:rsid w:val="000C101C"/>
    <w:rsid w:val="000C2DD4"/>
    <w:rsid w:val="000E2C22"/>
    <w:rsid w:val="00151ECC"/>
    <w:rsid w:val="00176A6C"/>
    <w:rsid w:val="001E23D9"/>
    <w:rsid w:val="00226F59"/>
    <w:rsid w:val="002B719C"/>
    <w:rsid w:val="002D5939"/>
    <w:rsid w:val="002D7CA8"/>
    <w:rsid w:val="003014F0"/>
    <w:rsid w:val="00305062"/>
    <w:rsid w:val="00305BEA"/>
    <w:rsid w:val="00481B53"/>
    <w:rsid w:val="00492935"/>
    <w:rsid w:val="004E4643"/>
    <w:rsid w:val="00533CA4"/>
    <w:rsid w:val="00555CB6"/>
    <w:rsid w:val="00564214"/>
    <w:rsid w:val="005B4C25"/>
    <w:rsid w:val="005D5906"/>
    <w:rsid w:val="006544C9"/>
    <w:rsid w:val="00656AA6"/>
    <w:rsid w:val="00671627"/>
    <w:rsid w:val="006F704B"/>
    <w:rsid w:val="00716908"/>
    <w:rsid w:val="007661C8"/>
    <w:rsid w:val="00840C9E"/>
    <w:rsid w:val="00852FDF"/>
    <w:rsid w:val="0086743A"/>
    <w:rsid w:val="0088587B"/>
    <w:rsid w:val="008872FA"/>
    <w:rsid w:val="00890691"/>
    <w:rsid w:val="00962282"/>
    <w:rsid w:val="00996CBB"/>
    <w:rsid w:val="009C0BDF"/>
    <w:rsid w:val="009C5E9D"/>
    <w:rsid w:val="009C67B9"/>
    <w:rsid w:val="00A15A1B"/>
    <w:rsid w:val="00A207AC"/>
    <w:rsid w:val="00A21F7F"/>
    <w:rsid w:val="00A225F6"/>
    <w:rsid w:val="00B75F6E"/>
    <w:rsid w:val="00B941A2"/>
    <w:rsid w:val="00BC01BA"/>
    <w:rsid w:val="00C0563C"/>
    <w:rsid w:val="00C07219"/>
    <w:rsid w:val="00C51684"/>
    <w:rsid w:val="00C91FCC"/>
    <w:rsid w:val="00CA6A4A"/>
    <w:rsid w:val="00CE17CE"/>
    <w:rsid w:val="00CE40E0"/>
    <w:rsid w:val="00CF0E5D"/>
    <w:rsid w:val="00D4305D"/>
    <w:rsid w:val="00D80B82"/>
    <w:rsid w:val="00DB2A38"/>
    <w:rsid w:val="00DD2597"/>
    <w:rsid w:val="00E52227"/>
    <w:rsid w:val="00E63A02"/>
    <w:rsid w:val="00EE2918"/>
    <w:rsid w:val="00F25967"/>
    <w:rsid w:val="00FE45FA"/>
    <w:rsid w:val="00FF7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10152"/>
  <w15:chartTrackingRefBased/>
  <w15:docId w15:val="{770F1079-60DB-433D-93EF-2E8174EF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207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207AC"/>
    <w:pPr>
      <w:spacing w:line="240" w:lineRule="auto"/>
    </w:pPr>
    <w:rPr>
      <w:b/>
      <w:bCs/>
      <w:color w:val="5B9BD5" w:themeColor="accent1"/>
      <w:sz w:val="18"/>
      <w:szCs w:val="18"/>
    </w:rPr>
  </w:style>
  <w:style w:type="table" w:styleId="TableGrid">
    <w:name w:val="Table Grid"/>
    <w:basedOn w:val="TableNormal"/>
    <w:uiPriority w:val="59"/>
    <w:rsid w:val="00A20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7AC"/>
    <w:rPr>
      <w:color w:val="0563C1" w:themeColor="hyperlink"/>
      <w:u w:val="single"/>
    </w:rPr>
  </w:style>
  <w:style w:type="character" w:styleId="PlaceholderText">
    <w:name w:val="Placeholder Text"/>
    <w:basedOn w:val="DefaultParagraphFont"/>
    <w:uiPriority w:val="99"/>
    <w:semiHidden/>
    <w:rsid w:val="00E522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idmod.org/idmdoc/"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E49D2-330C-4C53-A2E6-FB1DD3F3C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5</Pages>
  <Words>21262</Words>
  <Characters>121197</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8</cp:revision>
  <dcterms:created xsi:type="dcterms:W3CDTF">2016-08-29T22:15:00Z</dcterms:created>
  <dcterms:modified xsi:type="dcterms:W3CDTF">2017-01-1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c-infectious-diseases</vt:lpwstr>
  </property>
  <property fmtid="{D5CDD505-2E9C-101B-9397-08002B2CF9AE}" pid="13" name="Mendeley Recent Style Name 4_1">
    <vt:lpwstr>BMC Infectious Disease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Mendeley Unique User Id_1">
    <vt:lpwstr>d8eaf2a8-e17d-377d-b33b-9a3ebd107266</vt:lpwstr>
  </property>
</Properties>
</file>